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Mr. Henri van Ren</w:t>
      </w:r>
      <w:r w:rsidR="00623B1F">
        <w:rPr>
          <w:rFonts w:eastAsia="Calibri"/>
          <w:sz w:val="34"/>
          <w:szCs w:val="34"/>
          <w:lang w:val="en-US"/>
        </w:rPr>
        <w:t>s</w:t>
      </w:r>
      <w:r>
        <w:rPr>
          <w:rFonts w:eastAsia="Calibri"/>
          <w:sz w:val="34"/>
          <w:szCs w:val="34"/>
          <w:lang w:val="en-US"/>
        </w:rPr>
        <w:t>burg</w:t>
      </w:r>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0" w:name="_Toc349293618"/>
      <w:bookmarkStart w:id="1" w:name="_Toc349545907"/>
      <w:bookmarkStart w:id="2" w:name="_Toc376503763"/>
      <w:bookmarkStart w:id="3" w:name="_Toc376503831"/>
      <w:bookmarkStart w:id="4" w:name="_Toc405901933"/>
      <w:bookmarkStart w:id="5" w:name="_Toc405902488"/>
      <w:bookmarkStart w:id="6" w:name="_Toc405902941"/>
      <w:bookmarkStart w:id="7" w:name="_Toc115530075"/>
      <w:bookmarkStart w:id="8" w:name="_Toc322953584"/>
      <w:r>
        <w:lastRenderedPageBreak/>
        <w:t>Acknowledgements</w:t>
      </w:r>
      <w:bookmarkEnd w:id="0"/>
      <w:bookmarkEnd w:id="1"/>
      <w:bookmarkEnd w:id="2"/>
      <w:bookmarkEnd w:id="3"/>
      <w:bookmarkEnd w:id="4"/>
      <w:bookmarkEnd w:id="5"/>
      <w:bookmarkEnd w:id="6"/>
      <w:bookmarkEnd w:id="7"/>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9" w:name="_Toc349293619"/>
      <w:r>
        <w:br w:type="page"/>
      </w:r>
    </w:p>
    <w:p w14:paraId="37DC32F7" w14:textId="77777777" w:rsidR="00127C67" w:rsidRDefault="004400C4" w:rsidP="0028579A">
      <w:pPr>
        <w:pStyle w:val="TOCHeading"/>
      </w:pPr>
      <w:bookmarkStart w:id="10" w:name="_Toc115530076"/>
      <w:bookmarkStart w:id="11" w:name="_Toc349545908"/>
      <w:bookmarkStart w:id="12" w:name="_Toc376503764"/>
      <w:bookmarkStart w:id="13" w:name="_Toc376503832"/>
      <w:bookmarkStart w:id="14" w:name="_Toc405901934"/>
      <w:bookmarkStart w:id="15" w:name="_Toc405902489"/>
      <w:bookmarkStart w:id="16" w:name="_Toc405902942"/>
      <w:r>
        <w:lastRenderedPageBreak/>
        <w:t>Abstract</w:t>
      </w:r>
      <w:bookmarkEnd w:id="10"/>
      <w:r w:rsidR="00E16356">
        <w:t xml:space="preserve"> </w:t>
      </w:r>
      <w:bookmarkEnd w:id="9"/>
      <w:bookmarkEnd w:id="11"/>
      <w:bookmarkEnd w:id="12"/>
      <w:bookmarkEnd w:id="13"/>
      <w:bookmarkEnd w:id="14"/>
      <w:bookmarkEnd w:id="15"/>
      <w:bookmarkEnd w:id="16"/>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7"/>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7"/>
      <w:r w:rsidR="0028579A">
        <w:rPr>
          <w:rStyle w:val="CommentReference"/>
        </w:rPr>
        <w:commentReference w:id="17"/>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8"/>
    </w:p>
    <w:p w14:paraId="05E49382" w14:textId="76E48D2F" w:rsidR="00A2533B" w:rsidRDefault="009B0ABD">
      <w:pPr>
        <w:pStyle w:val="TOC8"/>
        <w:rPr>
          <w:rFonts w:asciiTheme="minorHAnsi" w:eastAsiaTheme="minorEastAsia" w:hAnsiTheme="minorHAnsi" w:cstheme="minorBidi"/>
          <w:b w:val="0"/>
          <w:caps w:val="0"/>
          <w:noProof/>
          <w:szCs w:val="22"/>
          <w:lang w:eastAsia="en-ZA"/>
        </w:rPr>
      </w:pPr>
      <w:r>
        <w:fldChar w:fldCharType="begin"/>
      </w:r>
      <w:r>
        <w:instrText xml:space="preserve"> TOC \o "1-3" \h \z \t "Heading 4,4,Heading 5,5,TOC_Heading,8,Chapter,9" </w:instrText>
      </w:r>
      <w:r>
        <w:fldChar w:fldCharType="separate"/>
      </w:r>
      <w:hyperlink w:anchor="_Toc115530075" w:history="1">
        <w:r w:rsidR="00A2533B" w:rsidRPr="009B1A98">
          <w:rPr>
            <w:rStyle w:val="Hyperlink"/>
            <w:noProof/>
          </w:rPr>
          <w:t>Acknowledgements</w:t>
        </w:r>
        <w:r w:rsidR="00A2533B">
          <w:rPr>
            <w:noProof/>
            <w:webHidden/>
          </w:rPr>
          <w:tab/>
        </w:r>
        <w:r w:rsidR="00A2533B">
          <w:rPr>
            <w:noProof/>
            <w:webHidden/>
          </w:rPr>
          <w:fldChar w:fldCharType="begin"/>
        </w:r>
        <w:r w:rsidR="00A2533B">
          <w:rPr>
            <w:noProof/>
            <w:webHidden/>
          </w:rPr>
          <w:instrText xml:space="preserve"> PAGEREF _Toc115530075 \h </w:instrText>
        </w:r>
        <w:r w:rsidR="00A2533B">
          <w:rPr>
            <w:noProof/>
            <w:webHidden/>
          </w:rPr>
        </w:r>
        <w:r w:rsidR="00A2533B">
          <w:rPr>
            <w:noProof/>
            <w:webHidden/>
          </w:rPr>
          <w:fldChar w:fldCharType="separate"/>
        </w:r>
        <w:r w:rsidR="00A2533B">
          <w:rPr>
            <w:noProof/>
            <w:webHidden/>
          </w:rPr>
          <w:t>2</w:t>
        </w:r>
        <w:r w:rsidR="00A2533B">
          <w:rPr>
            <w:noProof/>
            <w:webHidden/>
          </w:rPr>
          <w:fldChar w:fldCharType="end"/>
        </w:r>
      </w:hyperlink>
    </w:p>
    <w:p w14:paraId="2CFB88F7" w14:textId="7A6D8343" w:rsidR="00A2533B" w:rsidRDefault="00000000">
      <w:pPr>
        <w:pStyle w:val="TOC8"/>
        <w:rPr>
          <w:rFonts w:asciiTheme="minorHAnsi" w:eastAsiaTheme="minorEastAsia" w:hAnsiTheme="minorHAnsi" w:cstheme="minorBidi"/>
          <w:b w:val="0"/>
          <w:caps w:val="0"/>
          <w:noProof/>
          <w:szCs w:val="22"/>
          <w:lang w:eastAsia="en-ZA"/>
        </w:rPr>
      </w:pPr>
      <w:hyperlink w:anchor="_Toc115530076" w:history="1">
        <w:r w:rsidR="00A2533B" w:rsidRPr="009B1A98">
          <w:rPr>
            <w:rStyle w:val="Hyperlink"/>
            <w:noProof/>
          </w:rPr>
          <w:t>Abstract</w:t>
        </w:r>
        <w:r w:rsidR="00A2533B">
          <w:rPr>
            <w:noProof/>
            <w:webHidden/>
          </w:rPr>
          <w:tab/>
        </w:r>
        <w:r w:rsidR="00A2533B">
          <w:rPr>
            <w:noProof/>
            <w:webHidden/>
          </w:rPr>
          <w:fldChar w:fldCharType="begin"/>
        </w:r>
        <w:r w:rsidR="00A2533B">
          <w:rPr>
            <w:noProof/>
            <w:webHidden/>
          </w:rPr>
          <w:instrText xml:space="preserve"> PAGEREF _Toc115530076 \h </w:instrText>
        </w:r>
        <w:r w:rsidR="00A2533B">
          <w:rPr>
            <w:noProof/>
            <w:webHidden/>
          </w:rPr>
        </w:r>
        <w:r w:rsidR="00A2533B">
          <w:rPr>
            <w:noProof/>
            <w:webHidden/>
          </w:rPr>
          <w:fldChar w:fldCharType="separate"/>
        </w:r>
        <w:r w:rsidR="00A2533B">
          <w:rPr>
            <w:noProof/>
            <w:webHidden/>
          </w:rPr>
          <w:t>3</w:t>
        </w:r>
        <w:r w:rsidR="00A2533B">
          <w:rPr>
            <w:noProof/>
            <w:webHidden/>
          </w:rPr>
          <w:fldChar w:fldCharType="end"/>
        </w:r>
      </w:hyperlink>
    </w:p>
    <w:p w14:paraId="48C2420C" w14:textId="2FE457E6" w:rsidR="00A2533B" w:rsidRDefault="00000000">
      <w:pPr>
        <w:pStyle w:val="TOC9"/>
        <w:rPr>
          <w:rFonts w:asciiTheme="minorHAnsi" w:eastAsiaTheme="minorEastAsia" w:hAnsiTheme="minorHAnsi" w:cstheme="minorBidi"/>
          <w:b w:val="0"/>
          <w:caps w:val="0"/>
          <w:noProof/>
          <w:szCs w:val="22"/>
          <w:lang w:eastAsia="en-ZA"/>
        </w:rPr>
      </w:pPr>
      <w:hyperlink w:anchor="_Toc115530077" w:history="1">
        <w:r w:rsidR="00A2533B" w:rsidRPr="009B1A98">
          <w:rPr>
            <w:rStyle w:val="Hyperlink"/>
            <w:noProof/>
          </w:rPr>
          <w:t>Chapter 1 – Introduction</w:t>
        </w:r>
        <w:r w:rsidR="00A2533B">
          <w:rPr>
            <w:noProof/>
            <w:webHidden/>
          </w:rPr>
          <w:tab/>
        </w:r>
        <w:r w:rsidR="00A2533B">
          <w:rPr>
            <w:noProof/>
            <w:webHidden/>
          </w:rPr>
          <w:fldChar w:fldCharType="begin"/>
        </w:r>
        <w:r w:rsidR="00A2533B">
          <w:rPr>
            <w:noProof/>
            <w:webHidden/>
          </w:rPr>
          <w:instrText xml:space="preserve"> PAGEREF _Toc115530077 \h </w:instrText>
        </w:r>
        <w:r w:rsidR="00A2533B">
          <w:rPr>
            <w:noProof/>
            <w:webHidden/>
          </w:rPr>
        </w:r>
        <w:r w:rsidR="00A2533B">
          <w:rPr>
            <w:noProof/>
            <w:webHidden/>
          </w:rPr>
          <w:fldChar w:fldCharType="separate"/>
        </w:r>
        <w:r w:rsidR="00A2533B">
          <w:rPr>
            <w:noProof/>
            <w:webHidden/>
          </w:rPr>
          <w:t>9</w:t>
        </w:r>
        <w:r w:rsidR="00A2533B">
          <w:rPr>
            <w:noProof/>
            <w:webHidden/>
          </w:rPr>
          <w:fldChar w:fldCharType="end"/>
        </w:r>
      </w:hyperlink>
    </w:p>
    <w:p w14:paraId="5F6CA9CA" w14:textId="2C94178E" w:rsidR="00A2533B" w:rsidRDefault="00000000">
      <w:pPr>
        <w:pStyle w:val="TOC2"/>
        <w:rPr>
          <w:rFonts w:asciiTheme="minorHAnsi" w:eastAsiaTheme="minorEastAsia" w:hAnsiTheme="minorHAnsi" w:cstheme="minorBidi"/>
          <w:b w:val="0"/>
          <w:noProof/>
          <w:szCs w:val="22"/>
          <w:lang w:eastAsia="en-ZA"/>
        </w:rPr>
      </w:pPr>
      <w:hyperlink w:anchor="_Toc115530079" w:history="1">
        <w:r w:rsidR="00A2533B" w:rsidRPr="009B1A98">
          <w:rPr>
            <w:rStyle w:val="Hyperlink"/>
            <w:noProof/>
          </w:rPr>
          <w:t>1.1</w:t>
        </w:r>
        <w:r w:rsidR="00A2533B">
          <w:rPr>
            <w:rFonts w:asciiTheme="minorHAnsi" w:eastAsiaTheme="minorEastAsia" w:hAnsiTheme="minorHAnsi" w:cstheme="minorBidi"/>
            <w:b w:val="0"/>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079 \h </w:instrText>
        </w:r>
        <w:r w:rsidR="00A2533B">
          <w:rPr>
            <w:noProof/>
            <w:webHidden/>
          </w:rPr>
        </w:r>
        <w:r w:rsidR="00A2533B">
          <w:rPr>
            <w:noProof/>
            <w:webHidden/>
          </w:rPr>
          <w:fldChar w:fldCharType="separate"/>
        </w:r>
        <w:r w:rsidR="00A2533B">
          <w:rPr>
            <w:noProof/>
            <w:webHidden/>
          </w:rPr>
          <w:t>9</w:t>
        </w:r>
        <w:r w:rsidR="00A2533B">
          <w:rPr>
            <w:noProof/>
            <w:webHidden/>
          </w:rPr>
          <w:fldChar w:fldCharType="end"/>
        </w:r>
      </w:hyperlink>
    </w:p>
    <w:p w14:paraId="66BA85A5" w14:textId="63314222" w:rsidR="00A2533B" w:rsidRDefault="00000000">
      <w:pPr>
        <w:pStyle w:val="TOC2"/>
        <w:rPr>
          <w:rFonts w:asciiTheme="minorHAnsi" w:eastAsiaTheme="minorEastAsia" w:hAnsiTheme="minorHAnsi" w:cstheme="minorBidi"/>
          <w:b w:val="0"/>
          <w:noProof/>
          <w:szCs w:val="22"/>
          <w:lang w:eastAsia="en-ZA"/>
        </w:rPr>
      </w:pPr>
      <w:hyperlink w:anchor="_Toc115530080" w:history="1">
        <w:r w:rsidR="00A2533B" w:rsidRPr="009B1A98">
          <w:rPr>
            <w:rStyle w:val="Hyperlink"/>
            <w:noProof/>
          </w:rPr>
          <w:t>1.2</w:t>
        </w:r>
        <w:r w:rsidR="00A2533B">
          <w:rPr>
            <w:rFonts w:asciiTheme="minorHAnsi" w:eastAsiaTheme="minorEastAsia" w:hAnsiTheme="minorHAnsi" w:cstheme="minorBidi"/>
            <w:b w:val="0"/>
            <w:noProof/>
            <w:szCs w:val="22"/>
            <w:lang w:eastAsia="en-ZA"/>
          </w:rPr>
          <w:tab/>
        </w:r>
        <w:r w:rsidR="00A2533B" w:rsidRPr="009B1A98">
          <w:rPr>
            <w:rStyle w:val="Hyperlink"/>
            <w:noProof/>
          </w:rPr>
          <w:t>Background to study</w:t>
        </w:r>
        <w:r w:rsidR="00A2533B">
          <w:rPr>
            <w:noProof/>
            <w:webHidden/>
          </w:rPr>
          <w:tab/>
        </w:r>
        <w:r w:rsidR="00A2533B">
          <w:rPr>
            <w:noProof/>
            <w:webHidden/>
          </w:rPr>
          <w:fldChar w:fldCharType="begin"/>
        </w:r>
        <w:r w:rsidR="00A2533B">
          <w:rPr>
            <w:noProof/>
            <w:webHidden/>
          </w:rPr>
          <w:instrText xml:space="preserve"> PAGEREF _Toc115530080 \h </w:instrText>
        </w:r>
        <w:r w:rsidR="00A2533B">
          <w:rPr>
            <w:noProof/>
            <w:webHidden/>
          </w:rPr>
        </w:r>
        <w:r w:rsidR="00A2533B">
          <w:rPr>
            <w:noProof/>
            <w:webHidden/>
          </w:rPr>
          <w:fldChar w:fldCharType="separate"/>
        </w:r>
        <w:r w:rsidR="00A2533B">
          <w:rPr>
            <w:noProof/>
            <w:webHidden/>
          </w:rPr>
          <w:t>9</w:t>
        </w:r>
        <w:r w:rsidR="00A2533B">
          <w:rPr>
            <w:noProof/>
            <w:webHidden/>
          </w:rPr>
          <w:fldChar w:fldCharType="end"/>
        </w:r>
      </w:hyperlink>
    </w:p>
    <w:p w14:paraId="1CA5EDED" w14:textId="6B164024" w:rsidR="00A2533B" w:rsidRDefault="00000000">
      <w:pPr>
        <w:pStyle w:val="TOC2"/>
        <w:rPr>
          <w:rFonts w:asciiTheme="minorHAnsi" w:eastAsiaTheme="minorEastAsia" w:hAnsiTheme="minorHAnsi" w:cstheme="minorBidi"/>
          <w:b w:val="0"/>
          <w:noProof/>
          <w:szCs w:val="22"/>
          <w:lang w:eastAsia="en-ZA"/>
        </w:rPr>
      </w:pPr>
      <w:hyperlink w:anchor="_Toc115530081" w:history="1">
        <w:r w:rsidR="00A2533B" w:rsidRPr="009B1A98">
          <w:rPr>
            <w:rStyle w:val="Hyperlink"/>
            <w:noProof/>
          </w:rPr>
          <w:t>1.3</w:t>
        </w:r>
        <w:r w:rsidR="00A2533B">
          <w:rPr>
            <w:rFonts w:asciiTheme="minorHAnsi" w:eastAsiaTheme="minorEastAsia" w:hAnsiTheme="minorHAnsi" w:cstheme="minorBidi"/>
            <w:b w:val="0"/>
            <w:noProof/>
            <w:szCs w:val="22"/>
            <w:lang w:eastAsia="en-ZA"/>
          </w:rPr>
          <w:tab/>
        </w:r>
        <w:r w:rsidR="00A2533B" w:rsidRPr="009B1A98">
          <w:rPr>
            <w:rStyle w:val="Hyperlink"/>
            <w:noProof/>
          </w:rPr>
          <w:t>Problem statement</w:t>
        </w:r>
        <w:r w:rsidR="00A2533B">
          <w:rPr>
            <w:noProof/>
            <w:webHidden/>
          </w:rPr>
          <w:tab/>
        </w:r>
        <w:r w:rsidR="00A2533B">
          <w:rPr>
            <w:noProof/>
            <w:webHidden/>
          </w:rPr>
          <w:fldChar w:fldCharType="begin"/>
        </w:r>
        <w:r w:rsidR="00A2533B">
          <w:rPr>
            <w:noProof/>
            <w:webHidden/>
          </w:rPr>
          <w:instrText xml:space="preserve"> PAGEREF _Toc115530081 \h </w:instrText>
        </w:r>
        <w:r w:rsidR="00A2533B">
          <w:rPr>
            <w:noProof/>
            <w:webHidden/>
          </w:rPr>
        </w:r>
        <w:r w:rsidR="00A2533B">
          <w:rPr>
            <w:noProof/>
            <w:webHidden/>
          </w:rPr>
          <w:fldChar w:fldCharType="separate"/>
        </w:r>
        <w:r w:rsidR="00A2533B">
          <w:rPr>
            <w:noProof/>
            <w:webHidden/>
          </w:rPr>
          <w:t>10</w:t>
        </w:r>
        <w:r w:rsidR="00A2533B">
          <w:rPr>
            <w:noProof/>
            <w:webHidden/>
          </w:rPr>
          <w:fldChar w:fldCharType="end"/>
        </w:r>
      </w:hyperlink>
    </w:p>
    <w:p w14:paraId="24A54E8D" w14:textId="2D959FFC" w:rsidR="00A2533B" w:rsidRDefault="00000000">
      <w:pPr>
        <w:pStyle w:val="TOC2"/>
        <w:rPr>
          <w:rFonts w:asciiTheme="minorHAnsi" w:eastAsiaTheme="minorEastAsia" w:hAnsiTheme="minorHAnsi" w:cstheme="minorBidi"/>
          <w:b w:val="0"/>
          <w:noProof/>
          <w:szCs w:val="22"/>
          <w:lang w:eastAsia="en-ZA"/>
        </w:rPr>
      </w:pPr>
      <w:hyperlink w:anchor="_Toc115530082" w:history="1">
        <w:r w:rsidR="00A2533B" w:rsidRPr="009B1A98">
          <w:rPr>
            <w:rStyle w:val="Hyperlink"/>
            <w:noProof/>
          </w:rPr>
          <w:t>1.4</w:t>
        </w:r>
        <w:r w:rsidR="00A2533B">
          <w:rPr>
            <w:rFonts w:asciiTheme="minorHAnsi" w:eastAsiaTheme="minorEastAsia" w:hAnsiTheme="minorHAnsi" w:cstheme="minorBidi"/>
            <w:b w:val="0"/>
            <w:noProof/>
            <w:szCs w:val="22"/>
            <w:lang w:eastAsia="en-ZA"/>
          </w:rPr>
          <w:tab/>
        </w:r>
        <w:r w:rsidR="00A2533B" w:rsidRPr="009B1A98">
          <w:rPr>
            <w:rStyle w:val="Hyperlink"/>
            <w:noProof/>
          </w:rPr>
          <w:t>Where would such a proposed system be advantageous?</w:t>
        </w:r>
        <w:r w:rsidR="00A2533B">
          <w:rPr>
            <w:noProof/>
            <w:webHidden/>
          </w:rPr>
          <w:tab/>
        </w:r>
        <w:r w:rsidR="00A2533B">
          <w:rPr>
            <w:noProof/>
            <w:webHidden/>
          </w:rPr>
          <w:fldChar w:fldCharType="begin"/>
        </w:r>
        <w:r w:rsidR="00A2533B">
          <w:rPr>
            <w:noProof/>
            <w:webHidden/>
          </w:rPr>
          <w:instrText xml:space="preserve"> PAGEREF _Toc115530082 \h </w:instrText>
        </w:r>
        <w:r w:rsidR="00A2533B">
          <w:rPr>
            <w:noProof/>
            <w:webHidden/>
          </w:rPr>
        </w:r>
        <w:r w:rsidR="00A2533B">
          <w:rPr>
            <w:noProof/>
            <w:webHidden/>
          </w:rPr>
          <w:fldChar w:fldCharType="separate"/>
        </w:r>
        <w:r w:rsidR="00A2533B">
          <w:rPr>
            <w:noProof/>
            <w:webHidden/>
          </w:rPr>
          <w:t>10</w:t>
        </w:r>
        <w:r w:rsidR="00A2533B">
          <w:rPr>
            <w:noProof/>
            <w:webHidden/>
          </w:rPr>
          <w:fldChar w:fldCharType="end"/>
        </w:r>
      </w:hyperlink>
    </w:p>
    <w:p w14:paraId="74C34C90" w14:textId="5D4A760F" w:rsidR="00A2533B" w:rsidRDefault="00000000">
      <w:pPr>
        <w:pStyle w:val="TOC2"/>
        <w:rPr>
          <w:rFonts w:asciiTheme="minorHAnsi" w:eastAsiaTheme="minorEastAsia" w:hAnsiTheme="minorHAnsi" w:cstheme="minorBidi"/>
          <w:b w:val="0"/>
          <w:noProof/>
          <w:szCs w:val="22"/>
          <w:lang w:eastAsia="en-ZA"/>
        </w:rPr>
      </w:pPr>
      <w:hyperlink w:anchor="_Toc115530083" w:history="1">
        <w:r w:rsidR="00A2533B" w:rsidRPr="009B1A98">
          <w:rPr>
            <w:rStyle w:val="Hyperlink"/>
            <w:noProof/>
          </w:rPr>
          <w:t>1.5</w:t>
        </w:r>
        <w:r w:rsidR="00A2533B">
          <w:rPr>
            <w:rFonts w:asciiTheme="minorHAnsi" w:eastAsiaTheme="minorEastAsia" w:hAnsiTheme="minorHAnsi" w:cstheme="minorBidi"/>
            <w:b w:val="0"/>
            <w:noProof/>
            <w:szCs w:val="22"/>
            <w:lang w:eastAsia="en-ZA"/>
          </w:rPr>
          <w:tab/>
        </w:r>
        <w:r w:rsidR="00A2533B" w:rsidRPr="009B1A98">
          <w:rPr>
            <w:rStyle w:val="Hyperlink"/>
            <w:noProof/>
          </w:rPr>
          <w:t>Research aims and objectives</w:t>
        </w:r>
        <w:r w:rsidR="00A2533B">
          <w:rPr>
            <w:noProof/>
            <w:webHidden/>
          </w:rPr>
          <w:tab/>
        </w:r>
        <w:r w:rsidR="00A2533B">
          <w:rPr>
            <w:noProof/>
            <w:webHidden/>
          </w:rPr>
          <w:fldChar w:fldCharType="begin"/>
        </w:r>
        <w:r w:rsidR="00A2533B">
          <w:rPr>
            <w:noProof/>
            <w:webHidden/>
          </w:rPr>
          <w:instrText xml:space="preserve"> PAGEREF _Toc115530083 \h </w:instrText>
        </w:r>
        <w:r w:rsidR="00A2533B">
          <w:rPr>
            <w:noProof/>
            <w:webHidden/>
          </w:rPr>
        </w:r>
        <w:r w:rsidR="00A2533B">
          <w:rPr>
            <w:noProof/>
            <w:webHidden/>
          </w:rPr>
          <w:fldChar w:fldCharType="separate"/>
        </w:r>
        <w:r w:rsidR="00A2533B">
          <w:rPr>
            <w:noProof/>
            <w:webHidden/>
          </w:rPr>
          <w:t>10</w:t>
        </w:r>
        <w:r w:rsidR="00A2533B">
          <w:rPr>
            <w:noProof/>
            <w:webHidden/>
          </w:rPr>
          <w:fldChar w:fldCharType="end"/>
        </w:r>
      </w:hyperlink>
    </w:p>
    <w:p w14:paraId="035D2C3F" w14:textId="2047B350" w:rsidR="00A2533B" w:rsidRDefault="00000000">
      <w:pPr>
        <w:pStyle w:val="TOC3"/>
        <w:rPr>
          <w:rFonts w:asciiTheme="minorHAnsi" w:eastAsiaTheme="minorEastAsia" w:hAnsiTheme="minorHAnsi" w:cstheme="minorBidi"/>
          <w:noProof/>
          <w:szCs w:val="22"/>
          <w:lang w:eastAsia="en-ZA"/>
        </w:rPr>
      </w:pPr>
      <w:hyperlink w:anchor="_Toc115530084" w:history="1">
        <w:r w:rsidR="00A2533B" w:rsidRPr="009B1A98">
          <w:rPr>
            <w:rStyle w:val="Hyperlink"/>
            <w:noProof/>
          </w:rPr>
          <w:t>1.5.1</w:t>
        </w:r>
        <w:r w:rsidR="00A2533B">
          <w:rPr>
            <w:rFonts w:asciiTheme="minorHAnsi" w:eastAsiaTheme="minorEastAsia" w:hAnsiTheme="minorHAnsi" w:cstheme="minorBidi"/>
            <w:noProof/>
            <w:szCs w:val="22"/>
            <w:lang w:eastAsia="en-ZA"/>
          </w:rPr>
          <w:tab/>
        </w:r>
        <w:r w:rsidR="00A2533B" w:rsidRPr="009B1A98">
          <w:rPr>
            <w:rStyle w:val="Hyperlink"/>
            <w:noProof/>
          </w:rPr>
          <w:t>Research aim</w:t>
        </w:r>
        <w:r w:rsidR="00A2533B">
          <w:rPr>
            <w:noProof/>
            <w:webHidden/>
          </w:rPr>
          <w:tab/>
        </w:r>
        <w:r w:rsidR="00A2533B">
          <w:rPr>
            <w:noProof/>
            <w:webHidden/>
          </w:rPr>
          <w:fldChar w:fldCharType="begin"/>
        </w:r>
        <w:r w:rsidR="00A2533B">
          <w:rPr>
            <w:noProof/>
            <w:webHidden/>
          </w:rPr>
          <w:instrText xml:space="preserve"> PAGEREF _Toc115530084 \h </w:instrText>
        </w:r>
        <w:r w:rsidR="00A2533B">
          <w:rPr>
            <w:noProof/>
            <w:webHidden/>
          </w:rPr>
        </w:r>
        <w:r w:rsidR="00A2533B">
          <w:rPr>
            <w:noProof/>
            <w:webHidden/>
          </w:rPr>
          <w:fldChar w:fldCharType="separate"/>
        </w:r>
        <w:r w:rsidR="00A2533B">
          <w:rPr>
            <w:noProof/>
            <w:webHidden/>
          </w:rPr>
          <w:t>11</w:t>
        </w:r>
        <w:r w:rsidR="00A2533B">
          <w:rPr>
            <w:noProof/>
            <w:webHidden/>
          </w:rPr>
          <w:fldChar w:fldCharType="end"/>
        </w:r>
      </w:hyperlink>
    </w:p>
    <w:p w14:paraId="28773126" w14:textId="56B4996F" w:rsidR="00A2533B" w:rsidRDefault="00000000">
      <w:pPr>
        <w:pStyle w:val="TOC3"/>
        <w:rPr>
          <w:rFonts w:asciiTheme="minorHAnsi" w:eastAsiaTheme="minorEastAsia" w:hAnsiTheme="minorHAnsi" w:cstheme="minorBidi"/>
          <w:noProof/>
          <w:szCs w:val="22"/>
          <w:lang w:eastAsia="en-ZA"/>
        </w:rPr>
      </w:pPr>
      <w:hyperlink w:anchor="_Toc115530085" w:history="1">
        <w:r w:rsidR="00A2533B" w:rsidRPr="009B1A98">
          <w:rPr>
            <w:rStyle w:val="Hyperlink"/>
            <w:noProof/>
          </w:rPr>
          <w:t>1.5.2</w:t>
        </w:r>
        <w:r w:rsidR="00A2533B">
          <w:rPr>
            <w:rFonts w:asciiTheme="minorHAnsi" w:eastAsiaTheme="minorEastAsia" w:hAnsiTheme="minorHAnsi" w:cstheme="minorBidi"/>
            <w:noProof/>
            <w:szCs w:val="22"/>
            <w:lang w:eastAsia="en-ZA"/>
          </w:rPr>
          <w:tab/>
        </w:r>
        <w:r w:rsidR="00A2533B" w:rsidRPr="009B1A98">
          <w:rPr>
            <w:rStyle w:val="Hyperlink"/>
            <w:noProof/>
          </w:rPr>
          <w:t>Research objectives</w:t>
        </w:r>
        <w:r w:rsidR="00A2533B">
          <w:rPr>
            <w:noProof/>
            <w:webHidden/>
          </w:rPr>
          <w:tab/>
        </w:r>
        <w:r w:rsidR="00A2533B">
          <w:rPr>
            <w:noProof/>
            <w:webHidden/>
          </w:rPr>
          <w:fldChar w:fldCharType="begin"/>
        </w:r>
        <w:r w:rsidR="00A2533B">
          <w:rPr>
            <w:noProof/>
            <w:webHidden/>
          </w:rPr>
          <w:instrText xml:space="preserve"> PAGEREF _Toc115530085 \h </w:instrText>
        </w:r>
        <w:r w:rsidR="00A2533B">
          <w:rPr>
            <w:noProof/>
            <w:webHidden/>
          </w:rPr>
        </w:r>
        <w:r w:rsidR="00A2533B">
          <w:rPr>
            <w:noProof/>
            <w:webHidden/>
          </w:rPr>
          <w:fldChar w:fldCharType="separate"/>
        </w:r>
        <w:r w:rsidR="00A2533B">
          <w:rPr>
            <w:noProof/>
            <w:webHidden/>
          </w:rPr>
          <w:t>11</w:t>
        </w:r>
        <w:r w:rsidR="00A2533B">
          <w:rPr>
            <w:noProof/>
            <w:webHidden/>
          </w:rPr>
          <w:fldChar w:fldCharType="end"/>
        </w:r>
      </w:hyperlink>
    </w:p>
    <w:p w14:paraId="7FA5447C" w14:textId="7C56B5DE" w:rsidR="00A2533B" w:rsidRDefault="00000000">
      <w:pPr>
        <w:pStyle w:val="TOC3"/>
        <w:rPr>
          <w:rFonts w:asciiTheme="minorHAnsi" w:eastAsiaTheme="minorEastAsia" w:hAnsiTheme="minorHAnsi" w:cstheme="minorBidi"/>
          <w:noProof/>
          <w:szCs w:val="22"/>
          <w:lang w:eastAsia="en-ZA"/>
        </w:rPr>
      </w:pPr>
      <w:hyperlink w:anchor="_Toc115530086" w:history="1">
        <w:r w:rsidR="00A2533B" w:rsidRPr="009B1A98">
          <w:rPr>
            <w:rStyle w:val="Hyperlink"/>
            <w:noProof/>
          </w:rPr>
          <w:t>1.5.3</w:t>
        </w:r>
        <w:r w:rsidR="00A2533B">
          <w:rPr>
            <w:rFonts w:asciiTheme="minorHAnsi" w:eastAsiaTheme="minorEastAsia" w:hAnsiTheme="minorHAnsi" w:cstheme="minorBidi"/>
            <w:noProof/>
            <w:szCs w:val="22"/>
            <w:lang w:eastAsia="en-ZA"/>
          </w:rPr>
          <w:tab/>
        </w:r>
        <w:r w:rsidR="00A2533B" w:rsidRPr="009B1A98">
          <w:rPr>
            <w:rStyle w:val="Hyperlink"/>
            <w:noProof/>
          </w:rPr>
          <w:t>Study design</w:t>
        </w:r>
        <w:r w:rsidR="00A2533B">
          <w:rPr>
            <w:noProof/>
            <w:webHidden/>
          </w:rPr>
          <w:tab/>
        </w:r>
        <w:r w:rsidR="00A2533B">
          <w:rPr>
            <w:noProof/>
            <w:webHidden/>
          </w:rPr>
          <w:fldChar w:fldCharType="begin"/>
        </w:r>
        <w:r w:rsidR="00A2533B">
          <w:rPr>
            <w:noProof/>
            <w:webHidden/>
          </w:rPr>
          <w:instrText xml:space="preserve"> PAGEREF _Toc115530086 \h </w:instrText>
        </w:r>
        <w:r w:rsidR="00A2533B">
          <w:rPr>
            <w:noProof/>
            <w:webHidden/>
          </w:rPr>
        </w:r>
        <w:r w:rsidR="00A2533B">
          <w:rPr>
            <w:noProof/>
            <w:webHidden/>
          </w:rPr>
          <w:fldChar w:fldCharType="separate"/>
        </w:r>
        <w:r w:rsidR="00A2533B">
          <w:rPr>
            <w:noProof/>
            <w:webHidden/>
          </w:rPr>
          <w:t>11</w:t>
        </w:r>
        <w:r w:rsidR="00A2533B">
          <w:rPr>
            <w:noProof/>
            <w:webHidden/>
          </w:rPr>
          <w:fldChar w:fldCharType="end"/>
        </w:r>
      </w:hyperlink>
    </w:p>
    <w:p w14:paraId="02414668" w14:textId="06E23B4D" w:rsidR="00A2533B" w:rsidRDefault="00000000">
      <w:pPr>
        <w:pStyle w:val="TOC4"/>
        <w:rPr>
          <w:rFonts w:asciiTheme="minorHAnsi" w:eastAsiaTheme="minorEastAsia" w:hAnsiTheme="minorHAnsi" w:cstheme="minorBidi"/>
          <w:noProof/>
          <w:szCs w:val="22"/>
          <w:lang w:eastAsia="en-ZA"/>
        </w:rPr>
      </w:pPr>
      <w:hyperlink w:anchor="_Toc115530087" w:history="1">
        <w:r w:rsidR="00A2533B" w:rsidRPr="009B1A98">
          <w:rPr>
            <w:rStyle w:val="Hyperlink"/>
            <w:noProof/>
          </w:rPr>
          <w:t>1.5.3.1</w:t>
        </w:r>
        <w:r w:rsidR="00A2533B">
          <w:rPr>
            <w:rFonts w:asciiTheme="minorHAnsi" w:eastAsiaTheme="minorEastAsia" w:hAnsiTheme="minorHAnsi" w:cstheme="minorBidi"/>
            <w:noProof/>
            <w:szCs w:val="22"/>
            <w:lang w:eastAsia="en-ZA"/>
          </w:rPr>
          <w:tab/>
        </w:r>
        <w:r w:rsidR="00A2533B" w:rsidRPr="009B1A98">
          <w:rPr>
            <w:rStyle w:val="Hyperlink"/>
            <w:noProof/>
          </w:rPr>
          <w:t>Research Paradigm</w:t>
        </w:r>
        <w:r w:rsidR="00A2533B">
          <w:rPr>
            <w:noProof/>
            <w:webHidden/>
          </w:rPr>
          <w:tab/>
        </w:r>
        <w:r w:rsidR="00A2533B">
          <w:rPr>
            <w:noProof/>
            <w:webHidden/>
          </w:rPr>
          <w:fldChar w:fldCharType="begin"/>
        </w:r>
        <w:r w:rsidR="00A2533B">
          <w:rPr>
            <w:noProof/>
            <w:webHidden/>
          </w:rPr>
          <w:instrText xml:space="preserve"> PAGEREF _Toc115530087 \h </w:instrText>
        </w:r>
        <w:r w:rsidR="00A2533B">
          <w:rPr>
            <w:noProof/>
            <w:webHidden/>
          </w:rPr>
        </w:r>
        <w:r w:rsidR="00A2533B">
          <w:rPr>
            <w:noProof/>
            <w:webHidden/>
          </w:rPr>
          <w:fldChar w:fldCharType="separate"/>
        </w:r>
        <w:r w:rsidR="00A2533B">
          <w:rPr>
            <w:noProof/>
            <w:webHidden/>
          </w:rPr>
          <w:t>11</w:t>
        </w:r>
        <w:r w:rsidR="00A2533B">
          <w:rPr>
            <w:noProof/>
            <w:webHidden/>
          </w:rPr>
          <w:fldChar w:fldCharType="end"/>
        </w:r>
      </w:hyperlink>
    </w:p>
    <w:p w14:paraId="1D36B2EA" w14:textId="7C8459B2" w:rsidR="00A2533B" w:rsidRDefault="00000000">
      <w:pPr>
        <w:pStyle w:val="TOC4"/>
        <w:rPr>
          <w:rFonts w:asciiTheme="minorHAnsi" w:eastAsiaTheme="minorEastAsia" w:hAnsiTheme="minorHAnsi" w:cstheme="minorBidi"/>
          <w:noProof/>
          <w:szCs w:val="22"/>
          <w:lang w:eastAsia="en-ZA"/>
        </w:rPr>
      </w:pPr>
      <w:hyperlink w:anchor="_Toc115530088" w:history="1">
        <w:r w:rsidR="00A2533B" w:rsidRPr="009B1A98">
          <w:rPr>
            <w:rStyle w:val="Hyperlink"/>
            <w:noProof/>
          </w:rPr>
          <w:t>1.5.3.2</w:t>
        </w:r>
        <w:r w:rsidR="00A2533B">
          <w:rPr>
            <w:rFonts w:asciiTheme="minorHAnsi" w:eastAsiaTheme="minorEastAsia" w:hAnsiTheme="minorHAnsi" w:cstheme="minorBidi"/>
            <w:noProof/>
            <w:szCs w:val="22"/>
            <w:lang w:eastAsia="en-ZA"/>
          </w:rPr>
          <w:tab/>
        </w:r>
        <w:r w:rsidR="00A2533B" w:rsidRPr="009B1A98">
          <w:rPr>
            <w:rStyle w:val="Hyperlink"/>
            <w:noProof/>
          </w:rPr>
          <w:t>Research Methodology</w:t>
        </w:r>
        <w:r w:rsidR="00A2533B">
          <w:rPr>
            <w:noProof/>
            <w:webHidden/>
          </w:rPr>
          <w:tab/>
        </w:r>
        <w:r w:rsidR="00A2533B">
          <w:rPr>
            <w:noProof/>
            <w:webHidden/>
          </w:rPr>
          <w:fldChar w:fldCharType="begin"/>
        </w:r>
        <w:r w:rsidR="00A2533B">
          <w:rPr>
            <w:noProof/>
            <w:webHidden/>
          </w:rPr>
          <w:instrText xml:space="preserve"> PAGEREF _Toc115530088 \h </w:instrText>
        </w:r>
        <w:r w:rsidR="00A2533B">
          <w:rPr>
            <w:noProof/>
            <w:webHidden/>
          </w:rPr>
        </w:r>
        <w:r w:rsidR="00A2533B">
          <w:rPr>
            <w:noProof/>
            <w:webHidden/>
          </w:rPr>
          <w:fldChar w:fldCharType="separate"/>
        </w:r>
        <w:r w:rsidR="00A2533B">
          <w:rPr>
            <w:noProof/>
            <w:webHidden/>
          </w:rPr>
          <w:t>12</w:t>
        </w:r>
        <w:r w:rsidR="00A2533B">
          <w:rPr>
            <w:noProof/>
            <w:webHidden/>
          </w:rPr>
          <w:fldChar w:fldCharType="end"/>
        </w:r>
      </w:hyperlink>
    </w:p>
    <w:p w14:paraId="567A7827" w14:textId="29017C13" w:rsidR="00A2533B" w:rsidRDefault="00000000">
      <w:pPr>
        <w:pStyle w:val="TOC2"/>
        <w:rPr>
          <w:rFonts w:asciiTheme="minorHAnsi" w:eastAsiaTheme="minorEastAsia" w:hAnsiTheme="minorHAnsi" w:cstheme="minorBidi"/>
          <w:b w:val="0"/>
          <w:noProof/>
          <w:szCs w:val="22"/>
          <w:lang w:eastAsia="en-ZA"/>
        </w:rPr>
      </w:pPr>
      <w:hyperlink w:anchor="_Toc115530089" w:history="1">
        <w:r w:rsidR="00A2533B" w:rsidRPr="009B1A98">
          <w:rPr>
            <w:rStyle w:val="Hyperlink"/>
            <w:noProof/>
          </w:rPr>
          <w:t>1.6</w:t>
        </w:r>
        <w:r w:rsidR="00A2533B">
          <w:rPr>
            <w:rFonts w:asciiTheme="minorHAnsi" w:eastAsiaTheme="minorEastAsia" w:hAnsiTheme="minorHAnsi" w:cstheme="minorBidi"/>
            <w:b w:val="0"/>
            <w:noProof/>
            <w:szCs w:val="22"/>
            <w:lang w:eastAsia="en-ZA"/>
          </w:rPr>
          <w:tab/>
        </w:r>
        <w:r w:rsidR="00A2533B" w:rsidRPr="009B1A98">
          <w:rPr>
            <w:rStyle w:val="Hyperlink"/>
            <w:noProof/>
          </w:rPr>
          <w:t>Research methodology</w:t>
        </w:r>
        <w:r w:rsidR="00A2533B">
          <w:rPr>
            <w:noProof/>
            <w:webHidden/>
          </w:rPr>
          <w:tab/>
        </w:r>
        <w:r w:rsidR="00A2533B">
          <w:rPr>
            <w:noProof/>
            <w:webHidden/>
          </w:rPr>
          <w:fldChar w:fldCharType="begin"/>
        </w:r>
        <w:r w:rsidR="00A2533B">
          <w:rPr>
            <w:noProof/>
            <w:webHidden/>
          </w:rPr>
          <w:instrText xml:space="preserve"> PAGEREF _Toc115530089 \h </w:instrText>
        </w:r>
        <w:r w:rsidR="00A2533B">
          <w:rPr>
            <w:noProof/>
            <w:webHidden/>
          </w:rPr>
        </w:r>
        <w:r w:rsidR="00A2533B">
          <w:rPr>
            <w:noProof/>
            <w:webHidden/>
          </w:rPr>
          <w:fldChar w:fldCharType="separate"/>
        </w:r>
        <w:r w:rsidR="00A2533B">
          <w:rPr>
            <w:noProof/>
            <w:webHidden/>
          </w:rPr>
          <w:t>13</w:t>
        </w:r>
        <w:r w:rsidR="00A2533B">
          <w:rPr>
            <w:noProof/>
            <w:webHidden/>
          </w:rPr>
          <w:fldChar w:fldCharType="end"/>
        </w:r>
      </w:hyperlink>
    </w:p>
    <w:p w14:paraId="3360430A" w14:textId="58BB6CDC" w:rsidR="00A2533B" w:rsidRDefault="00000000">
      <w:pPr>
        <w:pStyle w:val="TOC3"/>
        <w:rPr>
          <w:rFonts w:asciiTheme="minorHAnsi" w:eastAsiaTheme="minorEastAsia" w:hAnsiTheme="minorHAnsi" w:cstheme="minorBidi"/>
          <w:noProof/>
          <w:szCs w:val="22"/>
          <w:lang w:eastAsia="en-ZA"/>
        </w:rPr>
      </w:pPr>
      <w:hyperlink w:anchor="_Toc115530090" w:history="1">
        <w:r w:rsidR="00A2533B" w:rsidRPr="009B1A98">
          <w:rPr>
            <w:rStyle w:val="Hyperlink"/>
            <w:noProof/>
          </w:rPr>
          <w:t>1.6.1</w:t>
        </w:r>
        <w:r w:rsidR="00A2533B">
          <w:rPr>
            <w:rFonts w:asciiTheme="minorHAnsi" w:eastAsiaTheme="minorEastAsia" w:hAnsiTheme="minorHAnsi" w:cstheme="minorBidi"/>
            <w:noProof/>
            <w:szCs w:val="22"/>
            <w:lang w:eastAsia="en-ZA"/>
          </w:rPr>
          <w:tab/>
        </w:r>
        <w:r w:rsidR="00A2533B" w:rsidRPr="009B1A98">
          <w:rPr>
            <w:rStyle w:val="Hyperlink"/>
            <w:noProof/>
          </w:rPr>
          <w:t>Process of obtaining informed consent</w:t>
        </w:r>
        <w:r w:rsidR="00A2533B">
          <w:rPr>
            <w:noProof/>
            <w:webHidden/>
          </w:rPr>
          <w:tab/>
        </w:r>
        <w:r w:rsidR="00A2533B">
          <w:rPr>
            <w:noProof/>
            <w:webHidden/>
          </w:rPr>
          <w:fldChar w:fldCharType="begin"/>
        </w:r>
        <w:r w:rsidR="00A2533B">
          <w:rPr>
            <w:noProof/>
            <w:webHidden/>
          </w:rPr>
          <w:instrText xml:space="preserve"> PAGEREF _Toc115530090 \h </w:instrText>
        </w:r>
        <w:r w:rsidR="00A2533B">
          <w:rPr>
            <w:noProof/>
            <w:webHidden/>
          </w:rPr>
        </w:r>
        <w:r w:rsidR="00A2533B">
          <w:rPr>
            <w:noProof/>
            <w:webHidden/>
          </w:rPr>
          <w:fldChar w:fldCharType="separate"/>
        </w:r>
        <w:r w:rsidR="00A2533B">
          <w:rPr>
            <w:noProof/>
            <w:webHidden/>
          </w:rPr>
          <w:t>13</w:t>
        </w:r>
        <w:r w:rsidR="00A2533B">
          <w:rPr>
            <w:noProof/>
            <w:webHidden/>
          </w:rPr>
          <w:fldChar w:fldCharType="end"/>
        </w:r>
      </w:hyperlink>
    </w:p>
    <w:p w14:paraId="0EF8AC6E" w14:textId="4B7686BE" w:rsidR="00A2533B" w:rsidRDefault="00000000">
      <w:pPr>
        <w:pStyle w:val="TOC3"/>
        <w:rPr>
          <w:rFonts w:asciiTheme="minorHAnsi" w:eastAsiaTheme="minorEastAsia" w:hAnsiTheme="minorHAnsi" w:cstheme="minorBidi"/>
          <w:noProof/>
          <w:szCs w:val="22"/>
          <w:lang w:eastAsia="en-ZA"/>
        </w:rPr>
      </w:pPr>
      <w:hyperlink w:anchor="_Toc115530091" w:history="1">
        <w:r w:rsidR="00A2533B" w:rsidRPr="009B1A98">
          <w:rPr>
            <w:rStyle w:val="Hyperlink"/>
            <w:noProof/>
          </w:rPr>
          <w:t>1.6.2</w:t>
        </w:r>
        <w:r w:rsidR="00A2533B">
          <w:rPr>
            <w:rFonts w:asciiTheme="minorHAnsi" w:eastAsiaTheme="minorEastAsia" w:hAnsiTheme="minorHAnsi" w:cstheme="minorBidi"/>
            <w:noProof/>
            <w:szCs w:val="22"/>
            <w:lang w:eastAsia="en-ZA"/>
          </w:rPr>
          <w:tab/>
        </w:r>
        <w:r w:rsidR="00A2533B" w:rsidRPr="009B1A98">
          <w:rPr>
            <w:rStyle w:val="Hyperlink"/>
            <w:noProof/>
          </w:rPr>
          <w:t>Data collection</w:t>
        </w:r>
        <w:r w:rsidR="00A2533B">
          <w:rPr>
            <w:noProof/>
            <w:webHidden/>
          </w:rPr>
          <w:tab/>
        </w:r>
        <w:r w:rsidR="00A2533B">
          <w:rPr>
            <w:noProof/>
            <w:webHidden/>
          </w:rPr>
          <w:fldChar w:fldCharType="begin"/>
        </w:r>
        <w:r w:rsidR="00A2533B">
          <w:rPr>
            <w:noProof/>
            <w:webHidden/>
          </w:rPr>
          <w:instrText xml:space="preserve"> PAGEREF _Toc115530091 \h </w:instrText>
        </w:r>
        <w:r w:rsidR="00A2533B">
          <w:rPr>
            <w:noProof/>
            <w:webHidden/>
          </w:rPr>
        </w:r>
        <w:r w:rsidR="00A2533B">
          <w:rPr>
            <w:noProof/>
            <w:webHidden/>
          </w:rPr>
          <w:fldChar w:fldCharType="separate"/>
        </w:r>
        <w:r w:rsidR="00A2533B">
          <w:rPr>
            <w:noProof/>
            <w:webHidden/>
          </w:rPr>
          <w:t>13</w:t>
        </w:r>
        <w:r w:rsidR="00A2533B">
          <w:rPr>
            <w:noProof/>
            <w:webHidden/>
          </w:rPr>
          <w:fldChar w:fldCharType="end"/>
        </w:r>
      </w:hyperlink>
    </w:p>
    <w:p w14:paraId="74FBAA9C" w14:textId="39E7302C" w:rsidR="00A2533B" w:rsidRDefault="00000000">
      <w:pPr>
        <w:pStyle w:val="TOC4"/>
        <w:rPr>
          <w:rFonts w:asciiTheme="minorHAnsi" w:eastAsiaTheme="minorEastAsia" w:hAnsiTheme="minorHAnsi" w:cstheme="minorBidi"/>
          <w:noProof/>
          <w:szCs w:val="22"/>
          <w:lang w:eastAsia="en-ZA"/>
        </w:rPr>
      </w:pPr>
      <w:hyperlink w:anchor="_Toc115530092" w:history="1">
        <w:r w:rsidR="00A2533B" w:rsidRPr="009B1A98">
          <w:rPr>
            <w:rStyle w:val="Hyperlink"/>
            <w:noProof/>
          </w:rPr>
          <w:t>1.6.2.1</w:t>
        </w:r>
        <w:r w:rsidR="00A2533B">
          <w:rPr>
            <w:rFonts w:asciiTheme="minorHAnsi" w:eastAsiaTheme="minorEastAsia" w:hAnsiTheme="minorHAnsi" w:cstheme="minorBidi"/>
            <w:noProof/>
            <w:szCs w:val="22"/>
            <w:lang w:eastAsia="en-ZA"/>
          </w:rPr>
          <w:tab/>
        </w:r>
        <w:r w:rsidR="00A2533B" w:rsidRPr="009B1A98">
          <w:rPr>
            <w:rStyle w:val="Hyperlink"/>
            <w:noProof/>
          </w:rPr>
          <w:t>Data collection tool</w:t>
        </w:r>
        <w:r w:rsidR="00A2533B">
          <w:rPr>
            <w:noProof/>
            <w:webHidden/>
          </w:rPr>
          <w:tab/>
        </w:r>
        <w:r w:rsidR="00A2533B">
          <w:rPr>
            <w:noProof/>
            <w:webHidden/>
          </w:rPr>
          <w:fldChar w:fldCharType="begin"/>
        </w:r>
        <w:r w:rsidR="00A2533B">
          <w:rPr>
            <w:noProof/>
            <w:webHidden/>
          </w:rPr>
          <w:instrText xml:space="preserve"> PAGEREF _Toc115530092 \h </w:instrText>
        </w:r>
        <w:r w:rsidR="00A2533B">
          <w:rPr>
            <w:noProof/>
            <w:webHidden/>
          </w:rPr>
        </w:r>
        <w:r w:rsidR="00A2533B">
          <w:rPr>
            <w:noProof/>
            <w:webHidden/>
          </w:rPr>
          <w:fldChar w:fldCharType="separate"/>
        </w:r>
        <w:r w:rsidR="00A2533B">
          <w:rPr>
            <w:noProof/>
            <w:webHidden/>
          </w:rPr>
          <w:t>13</w:t>
        </w:r>
        <w:r w:rsidR="00A2533B">
          <w:rPr>
            <w:noProof/>
            <w:webHidden/>
          </w:rPr>
          <w:fldChar w:fldCharType="end"/>
        </w:r>
      </w:hyperlink>
    </w:p>
    <w:p w14:paraId="75CD1AC7" w14:textId="405C099F" w:rsidR="00A2533B" w:rsidRDefault="00000000">
      <w:pPr>
        <w:pStyle w:val="TOC2"/>
        <w:rPr>
          <w:rFonts w:asciiTheme="minorHAnsi" w:eastAsiaTheme="minorEastAsia" w:hAnsiTheme="minorHAnsi" w:cstheme="minorBidi"/>
          <w:b w:val="0"/>
          <w:noProof/>
          <w:szCs w:val="22"/>
          <w:lang w:eastAsia="en-ZA"/>
        </w:rPr>
      </w:pPr>
      <w:hyperlink w:anchor="_Toc115530093" w:history="1">
        <w:r w:rsidR="00A2533B" w:rsidRPr="009B1A98">
          <w:rPr>
            <w:rStyle w:val="Hyperlink"/>
            <w:noProof/>
          </w:rPr>
          <w:t>1.7</w:t>
        </w:r>
        <w:r w:rsidR="00A2533B">
          <w:rPr>
            <w:rFonts w:asciiTheme="minorHAnsi" w:eastAsiaTheme="minorEastAsia" w:hAnsiTheme="minorHAnsi" w:cstheme="minorBidi"/>
            <w:b w:val="0"/>
            <w:noProof/>
            <w:szCs w:val="22"/>
            <w:lang w:eastAsia="en-ZA"/>
          </w:rPr>
          <w:tab/>
        </w:r>
        <w:r w:rsidR="00A2533B" w:rsidRPr="009B1A98">
          <w:rPr>
            <w:rStyle w:val="Hyperlink"/>
            <w:noProof/>
          </w:rPr>
          <w:t>Rigour, validity, and reliability</w:t>
        </w:r>
        <w:r w:rsidR="00A2533B">
          <w:rPr>
            <w:noProof/>
            <w:webHidden/>
          </w:rPr>
          <w:tab/>
        </w:r>
        <w:r w:rsidR="00A2533B">
          <w:rPr>
            <w:noProof/>
            <w:webHidden/>
          </w:rPr>
          <w:fldChar w:fldCharType="begin"/>
        </w:r>
        <w:r w:rsidR="00A2533B">
          <w:rPr>
            <w:noProof/>
            <w:webHidden/>
          </w:rPr>
          <w:instrText xml:space="preserve"> PAGEREF _Toc115530093 \h </w:instrText>
        </w:r>
        <w:r w:rsidR="00A2533B">
          <w:rPr>
            <w:noProof/>
            <w:webHidden/>
          </w:rPr>
        </w:r>
        <w:r w:rsidR="00A2533B">
          <w:rPr>
            <w:noProof/>
            <w:webHidden/>
          </w:rPr>
          <w:fldChar w:fldCharType="separate"/>
        </w:r>
        <w:r w:rsidR="00A2533B">
          <w:rPr>
            <w:noProof/>
            <w:webHidden/>
          </w:rPr>
          <w:t>14</w:t>
        </w:r>
        <w:r w:rsidR="00A2533B">
          <w:rPr>
            <w:noProof/>
            <w:webHidden/>
          </w:rPr>
          <w:fldChar w:fldCharType="end"/>
        </w:r>
      </w:hyperlink>
    </w:p>
    <w:p w14:paraId="58894B16" w14:textId="5D7EB8E4" w:rsidR="00A2533B" w:rsidRDefault="00000000">
      <w:pPr>
        <w:pStyle w:val="TOC2"/>
        <w:rPr>
          <w:rFonts w:asciiTheme="minorHAnsi" w:eastAsiaTheme="minorEastAsia" w:hAnsiTheme="minorHAnsi" w:cstheme="minorBidi"/>
          <w:b w:val="0"/>
          <w:noProof/>
          <w:szCs w:val="22"/>
          <w:lang w:eastAsia="en-ZA"/>
        </w:rPr>
      </w:pPr>
      <w:hyperlink w:anchor="_Toc115530094" w:history="1">
        <w:r w:rsidR="00A2533B" w:rsidRPr="009B1A98">
          <w:rPr>
            <w:rStyle w:val="Hyperlink"/>
            <w:noProof/>
          </w:rPr>
          <w:t>1.8</w:t>
        </w:r>
        <w:r w:rsidR="00A2533B">
          <w:rPr>
            <w:rFonts w:asciiTheme="minorHAnsi" w:eastAsiaTheme="minorEastAsia" w:hAnsiTheme="minorHAnsi" w:cstheme="minorBidi"/>
            <w:b w:val="0"/>
            <w:noProof/>
            <w:szCs w:val="22"/>
            <w:lang w:eastAsia="en-ZA"/>
          </w:rPr>
          <w:tab/>
        </w:r>
        <w:r w:rsidR="00A2533B" w:rsidRPr="009B1A98">
          <w:rPr>
            <w:rStyle w:val="Hyperlink"/>
            <w:noProof/>
          </w:rPr>
          <w:t>Legal and Ethical considerations</w:t>
        </w:r>
        <w:r w:rsidR="00A2533B">
          <w:rPr>
            <w:noProof/>
            <w:webHidden/>
          </w:rPr>
          <w:tab/>
        </w:r>
        <w:r w:rsidR="00A2533B">
          <w:rPr>
            <w:noProof/>
            <w:webHidden/>
          </w:rPr>
          <w:fldChar w:fldCharType="begin"/>
        </w:r>
        <w:r w:rsidR="00A2533B">
          <w:rPr>
            <w:noProof/>
            <w:webHidden/>
          </w:rPr>
          <w:instrText xml:space="preserve"> PAGEREF _Toc115530094 \h </w:instrText>
        </w:r>
        <w:r w:rsidR="00A2533B">
          <w:rPr>
            <w:noProof/>
            <w:webHidden/>
          </w:rPr>
        </w:r>
        <w:r w:rsidR="00A2533B">
          <w:rPr>
            <w:noProof/>
            <w:webHidden/>
          </w:rPr>
          <w:fldChar w:fldCharType="separate"/>
        </w:r>
        <w:r w:rsidR="00A2533B">
          <w:rPr>
            <w:noProof/>
            <w:webHidden/>
          </w:rPr>
          <w:t>14</w:t>
        </w:r>
        <w:r w:rsidR="00A2533B">
          <w:rPr>
            <w:noProof/>
            <w:webHidden/>
          </w:rPr>
          <w:fldChar w:fldCharType="end"/>
        </w:r>
      </w:hyperlink>
    </w:p>
    <w:p w14:paraId="26128281" w14:textId="33F4C9E8" w:rsidR="00A2533B" w:rsidRDefault="00000000">
      <w:pPr>
        <w:pStyle w:val="TOC3"/>
        <w:rPr>
          <w:rFonts w:asciiTheme="minorHAnsi" w:eastAsiaTheme="minorEastAsia" w:hAnsiTheme="minorHAnsi" w:cstheme="minorBidi"/>
          <w:noProof/>
          <w:szCs w:val="22"/>
          <w:lang w:eastAsia="en-ZA"/>
        </w:rPr>
      </w:pPr>
      <w:hyperlink w:anchor="_Toc115530095" w:history="1">
        <w:r w:rsidR="00A2533B" w:rsidRPr="009B1A98">
          <w:rPr>
            <w:rStyle w:val="Hyperlink"/>
            <w:noProof/>
          </w:rPr>
          <w:t>1.8.1</w:t>
        </w:r>
        <w:r w:rsidR="00A2533B">
          <w:rPr>
            <w:rFonts w:asciiTheme="minorHAnsi" w:eastAsiaTheme="minorEastAsia" w:hAnsiTheme="minorHAnsi" w:cstheme="minorBidi"/>
            <w:noProof/>
            <w:szCs w:val="22"/>
            <w:lang w:eastAsia="en-ZA"/>
          </w:rPr>
          <w:tab/>
        </w:r>
        <w:r w:rsidR="00A2533B" w:rsidRPr="009B1A98">
          <w:rPr>
            <w:rStyle w:val="Hyperlink"/>
            <w:noProof/>
          </w:rPr>
          <w:t>Permission and informed consent</w:t>
        </w:r>
        <w:r w:rsidR="00A2533B">
          <w:rPr>
            <w:noProof/>
            <w:webHidden/>
          </w:rPr>
          <w:tab/>
        </w:r>
        <w:r w:rsidR="00A2533B">
          <w:rPr>
            <w:noProof/>
            <w:webHidden/>
          </w:rPr>
          <w:fldChar w:fldCharType="begin"/>
        </w:r>
        <w:r w:rsidR="00A2533B">
          <w:rPr>
            <w:noProof/>
            <w:webHidden/>
          </w:rPr>
          <w:instrText xml:space="preserve"> PAGEREF _Toc115530095 \h </w:instrText>
        </w:r>
        <w:r w:rsidR="00A2533B">
          <w:rPr>
            <w:noProof/>
            <w:webHidden/>
          </w:rPr>
        </w:r>
        <w:r w:rsidR="00A2533B">
          <w:rPr>
            <w:noProof/>
            <w:webHidden/>
          </w:rPr>
          <w:fldChar w:fldCharType="separate"/>
        </w:r>
        <w:r w:rsidR="00A2533B">
          <w:rPr>
            <w:noProof/>
            <w:webHidden/>
          </w:rPr>
          <w:t>15</w:t>
        </w:r>
        <w:r w:rsidR="00A2533B">
          <w:rPr>
            <w:noProof/>
            <w:webHidden/>
          </w:rPr>
          <w:fldChar w:fldCharType="end"/>
        </w:r>
      </w:hyperlink>
    </w:p>
    <w:p w14:paraId="2F255DD7" w14:textId="18D5A581" w:rsidR="00A2533B" w:rsidRDefault="00000000">
      <w:pPr>
        <w:pStyle w:val="TOC3"/>
        <w:rPr>
          <w:rFonts w:asciiTheme="minorHAnsi" w:eastAsiaTheme="minorEastAsia" w:hAnsiTheme="minorHAnsi" w:cstheme="minorBidi"/>
          <w:noProof/>
          <w:szCs w:val="22"/>
          <w:lang w:eastAsia="en-ZA"/>
        </w:rPr>
      </w:pPr>
      <w:hyperlink w:anchor="_Toc115530096" w:history="1">
        <w:r w:rsidR="00A2533B" w:rsidRPr="009B1A98">
          <w:rPr>
            <w:rStyle w:val="Hyperlink"/>
            <w:noProof/>
          </w:rPr>
          <w:t>1.8.2</w:t>
        </w:r>
        <w:r w:rsidR="00A2533B">
          <w:rPr>
            <w:rFonts w:asciiTheme="minorHAnsi" w:eastAsiaTheme="minorEastAsia" w:hAnsiTheme="minorHAnsi" w:cstheme="minorBidi"/>
            <w:noProof/>
            <w:szCs w:val="22"/>
            <w:lang w:eastAsia="en-ZA"/>
          </w:rPr>
          <w:tab/>
        </w:r>
        <w:r w:rsidR="00A2533B" w:rsidRPr="009B1A98">
          <w:rPr>
            <w:rStyle w:val="Hyperlink"/>
            <w:noProof/>
          </w:rPr>
          <w:t>Anonymity</w:t>
        </w:r>
        <w:r w:rsidR="00A2533B">
          <w:rPr>
            <w:noProof/>
            <w:webHidden/>
          </w:rPr>
          <w:tab/>
        </w:r>
        <w:r w:rsidR="00A2533B">
          <w:rPr>
            <w:noProof/>
            <w:webHidden/>
          </w:rPr>
          <w:fldChar w:fldCharType="begin"/>
        </w:r>
        <w:r w:rsidR="00A2533B">
          <w:rPr>
            <w:noProof/>
            <w:webHidden/>
          </w:rPr>
          <w:instrText xml:space="preserve"> PAGEREF _Toc115530096 \h </w:instrText>
        </w:r>
        <w:r w:rsidR="00A2533B">
          <w:rPr>
            <w:noProof/>
            <w:webHidden/>
          </w:rPr>
        </w:r>
        <w:r w:rsidR="00A2533B">
          <w:rPr>
            <w:noProof/>
            <w:webHidden/>
          </w:rPr>
          <w:fldChar w:fldCharType="separate"/>
        </w:r>
        <w:r w:rsidR="00A2533B">
          <w:rPr>
            <w:noProof/>
            <w:webHidden/>
          </w:rPr>
          <w:t>15</w:t>
        </w:r>
        <w:r w:rsidR="00A2533B">
          <w:rPr>
            <w:noProof/>
            <w:webHidden/>
          </w:rPr>
          <w:fldChar w:fldCharType="end"/>
        </w:r>
      </w:hyperlink>
    </w:p>
    <w:p w14:paraId="478DC5D1" w14:textId="04FA34FB" w:rsidR="00A2533B" w:rsidRDefault="00000000">
      <w:pPr>
        <w:pStyle w:val="TOC3"/>
        <w:rPr>
          <w:rFonts w:asciiTheme="minorHAnsi" w:eastAsiaTheme="minorEastAsia" w:hAnsiTheme="minorHAnsi" w:cstheme="minorBidi"/>
          <w:noProof/>
          <w:szCs w:val="22"/>
          <w:lang w:eastAsia="en-ZA"/>
        </w:rPr>
      </w:pPr>
      <w:hyperlink w:anchor="_Toc115530097" w:history="1">
        <w:r w:rsidR="00A2533B" w:rsidRPr="009B1A98">
          <w:rPr>
            <w:rStyle w:val="Hyperlink"/>
            <w:noProof/>
          </w:rPr>
          <w:t>1.8.3</w:t>
        </w:r>
        <w:r w:rsidR="00A2533B">
          <w:rPr>
            <w:rFonts w:asciiTheme="minorHAnsi" w:eastAsiaTheme="minorEastAsia" w:hAnsiTheme="minorHAnsi" w:cstheme="minorBidi"/>
            <w:noProof/>
            <w:szCs w:val="22"/>
            <w:lang w:eastAsia="en-ZA"/>
          </w:rPr>
          <w:tab/>
        </w:r>
        <w:r w:rsidR="00A2533B" w:rsidRPr="009B1A98">
          <w:rPr>
            <w:rStyle w:val="Hyperlink"/>
            <w:noProof/>
          </w:rPr>
          <w:t>Confidentiality</w:t>
        </w:r>
        <w:r w:rsidR="00A2533B">
          <w:rPr>
            <w:noProof/>
            <w:webHidden/>
          </w:rPr>
          <w:tab/>
        </w:r>
        <w:r w:rsidR="00A2533B">
          <w:rPr>
            <w:noProof/>
            <w:webHidden/>
          </w:rPr>
          <w:fldChar w:fldCharType="begin"/>
        </w:r>
        <w:r w:rsidR="00A2533B">
          <w:rPr>
            <w:noProof/>
            <w:webHidden/>
          </w:rPr>
          <w:instrText xml:space="preserve"> PAGEREF _Toc115530097 \h </w:instrText>
        </w:r>
        <w:r w:rsidR="00A2533B">
          <w:rPr>
            <w:noProof/>
            <w:webHidden/>
          </w:rPr>
        </w:r>
        <w:r w:rsidR="00A2533B">
          <w:rPr>
            <w:noProof/>
            <w:webHidden/>
          </w:rPr>
          <w:fldChar w:fldCharType="separate"/>
        </w:r>
        <w:r w:rsidR="00A2533B">
          <w:rPr>
            <w:noProof/>
            <w:webHidden/>
          </w:rPr>
          <w:t>15</w:t>
        </w:r>
        <w:r w:rsidR="00A2533B">
          <w:rPr>
            <w:noProof/>
            <w:webHidden/>
          </w:rPr>
          <w:fldChar w:fldCharType="end"/>
        </w:r>
      </w:hyperlink>
    </w:p>
    <w:p w14:paraId="24EAAC0F" w14:textId="7D2CA4E8" w:rsidR="00A2533B" w:rsidRDefault="00000000">
      <w:pPr>
        <w:pStyle w:val="TOC2"/>
        <w:rPr>
          <w:rFonts w:asciiTheme="minorHAnsi" w:eastAsiaTheme="minorEastAsia" w:hAnsiTheme="minorHAnsi" w:cstheme="minorBidi"/>
          <w:b w:val="0"/>
          <w:noProof/>
          <w:szCs w:val="22"/>
          <w:lang w:eastAsia="en-ZA"/>
        </w:rPr>
      </w:pPr>
      <w:hyperlink w:anchor="_Toc115530098" w:history="1">
        <w:r w:rsidR="00A2533B" w:rsidRPr="009B1A98">
          <w:rPr>
            <w:rStyle w:val="Hyperlink"/>
            <w:noProof/>
          </w:rPr>
          <w:t>1.9</w:t>
        </w:r>
        <w:r w:rsidR="00A2533B">
          <w:rPr>
            <w:rFonts w:asciiTheme="minorHAnsi" w:eastAsiaTheme="minorEastAsia" w:hAnsiTheme="minorHAnsi" w:cstheme="minorBidi"/>
            <w:b w:val="0"/>
            <w:noProof/>
            <w:szCs w:val="22"/>
            <w:lang w:eastAsia="en-ZA"/>
          </w:rPr>
          <w:tab/>
        </w:r>
        <w:r w:rsidR="00A2533B" w:rsidRPr="009B1A98">
          <w:rPr>
            <w:rStyle w:val="Hyperlink"/>
            <w:noProof/>
          </w:rPr>
          <w:t>Approach to project management and project plan</w:t>
        </w:r>
        <w:r w:rsidR="00A2533B">
          <w:rPr>
            <w:noProof/>
            <w:webHidden/>
          </w:rPr>
          <w:tab/>
        </w:r>
        <w:r w:rsidR="00A2533B">
          <w:rPr>
            <w:noProof/>
            <w:webHidden/>
          </w:rPr>
          <w:fldChar w:fldCharType="begin"/>
        </w:r>
        <w:r w:rsidR="00A2533B">
          <w:rPr>
            <w:noProof/>
            <w:webHidden/>
          </w:rPr>
          <w:instrText xml:space="preserve"> PAGEREF _Toc115530098 \h </w:instrText>
        </w:r>
        <w:r w:rsidR="00A2533B">
          <w:rPr>
            <w:noProof/>
            <w:webHidden/>
          </w:rPr>
        </w:r>
        <w:r w:rsidR="00A2533B">
          <w:rPr>
            <w:noProof/>
            <w:webHidden/>
          </w:rPr>
          <w:fldChar w:fldCharType="separate"/>
        </w:r>
        <w:r w:rsidR="00A2533B">
          <w:rPr>
            <w:noProof/>
            <w:webHidden/>
          </w:rPr>
          <w:t>15</w:t>
        </w:r>
        <w:r w:rsidR="00A2533B">
          <w:rPr>
            <w:noProof/>
            <w:webHidden/>
          </w:rPr>
          <w:fldChar w:fldCharType="end"/>
        </w:r>
      </w:hyperlink>
    </w:p>
    <w:p w14:paraId="59D779B7" w14:textId="42D31096" w:rsidR="00A2533B" w:rsidRDefault="00000000">
      <w:pPr>
        <w:pStyle w:val="TOC3"/>
        <w:rPr>
          <w:rFonts w:asciiTheme="minorHAnsi" w:eastAsiaTheme="minorEastAsia" w:hAnsiTheme="minorHAnsi" w:cstheme="minorBidi"/>
          <w:noProof/>
          <w:szCs w:val="22"/>
          <w:lang w:eastAsia="en-ZA"/>
        </w:rPr>
      </w:pPr>
      <w:hyperlink w:anchor="_Toc115530099" w:history="1">
        <w:r w:rsidR="00A2533B" w:rsidRPr="009B1A98">
          <w:rPr>
            <w:rStyle w:val="Hyperlink"/>
            <w:noProof/>
          </w:rPr>
          <w:t>1.9.1</w:t>
        </w:r>
        <w:r w:rsidR="00A2533B">
          <w:rPr>
            <w:rFonts w:asciiTheme="minorHAnsi" w:eastAsiaTheme="minorEastAsia" w:hAnsiTheme="minorHAnsi" w:cstheme="minorBidi"/>
            <w:noProof/>
            <w:szCs w:val="22"/>
            <w:lang w:eastAsia="en-ZA"/>
          </w:rPr>
          <w:tab/>
        </w:r>
        <w:r w:rsidR="00A2533B" w:rsidRPr="009B1A98">
          <w:rPr>
            <w:rStyle w:val="Hyperlink"/>
            <w:noProof/>
          </w:rPr>
          <w:t>Scope</w:t>
        </w:r>
        <w:r w:rsidR="00A2533B">
          <w:rPr>
            <w:noProof/>
            <w:webHidden/>
          </w:rPr>
          <w:tab/>
        </w:r>
        <w:r w:rsidR="00A2533B">
          <w:rPr>
            <w:noProof/>
            <w:webHidden/>
          </w:rPr>
          <w:fldChar w:fldCharType="begin"/>
        </w:r>
        <w:r w:rsidR="00A2533B">
          <w:rPr>
            <w:noProof/>
            <w:webHidden/>
          </w:rPr>
          <w:instrText xml:space="preserve"> PAGEREF _Toc115530099 \h </w:instrText>
        </w:r>
        <w:r w:rsidR="00A2533B">
          <w:rPr>
            <w:noProof/>
            <w:webHidden/>
          </w:rPr>
        </w:r>
        <w:r w:rsidR="00A2533B">
          <w:rPr>
            <w:noProof/>
            <w:webHidden/>
          </w:rPr>
          <w:fldChar w:fldCharType="separate"/>
        </w:r>
        <w:r w:rsidR="00A2533B">
          <w:rPr>
            <w:noProof/>
            <w:webHidden/>
          </w:rPr>
          <w:t>15</w:t>
        </w:r>
        <w:r w:rsidR="00A2533B">
          <w:rPr>
            <w:noProof/>
            <w:webHidden/>
          </w:rPr>
          <w:fldChar w:fldCharType="end"/>
        </w:r>
      </w:hyperlink>
    </w:p>
    <w:p w14:paraId="3A653926" w14:textId="563E26A4" w:rsidR="00A2533B" w:rsidRDefault="00000000">
      <w:pPr>
        <w:pStyle w:val="TOC3"/>
        <w:rPr>
          <w:rFonts w:asciiTheme="minorHAnsi" w:eastAsiaTheme="minorEastAsia" w:hAnsiTheme="minorHAnsi" w:cstheme="minorBidi"/>
          <w:noProof/>
          <w:szCs w:val="22"/>
          <w:lang w:eastAsia="en-ZA"/>
        </w:rPr>
      </w:pPr>
      <w:hyperlink w:anchor="_Toc115530100" w:history="1">
        <w:r w:rsidR="00A2533B" w:rsidRPr="009B1A98">
          <w:rPr>
            <w:rStyle w:val="Hyperlink"/>
            <w:noProof/>
          </w:rPr>
          <w:t>1.9.2</w:t>
        </w:r>
        <w:r w:rsidR="00A2533B">
          <w:rPr>
            <w:rFonts w:asciiTheme="minorHAnsi" w:eastAsiaTheme="minorEastAsia" w:hAnsiTheme="minorHAnsi" w:cstheme="minorBidi"/>
            <w:noProof/>
            <w:szCs w:val="22"/>
            <w:lang w:eastAsia="en-ZA"/>
          </w:rPr>
          <w:tab/>
        </w:r>
        <w:r w:rsidR="00A2533B" w:rsidRPr="009B1A98">
          <w:rPr>
            <w:rStyle w:val="Hyperlink"/>
            <w:noProof/>
          </w:rPr>
          <w:t>Limitations</w:t>
        </w:r>
        <w:r w:rsidR="00A2533B">
          <w:rPr>
            <w:noProof/>
            <w:webHidden/>
          </w:rPr>
          <w:tab/>
        </w:r>
        <w:r w:rsidR="00A2533B">
          <w:rPr>
            <w:noProof/>
            <w:webHidden/>
          </w:rPr>
          <w:fldChar w:fldCharType="begin"/>
        </w:r>
        <w:r w:rsidR="00A2533B">
          <w:rPr>
            <w:noProof/>
            <w:webHidden/>
          </w:rPr>
          <w:instrText xml:space="preserve"> PAGEREF _Toc115530100 \h </w:instrText>
        </w:r>
        <w:r w:rsidR="00A2533B">
          <w:rPr>
            <w:noProof/>
            <w:webHidden/>
          </w:rPr>
        </w:r>
        <w:r w:rsidR="00A2533B">
          <w:rPr>
            <w:noProof/>
            <w:webHidden/>
          </w:rPr>
          <w:fldChar w:fldCharType="separate"/>
        </w:r>
        <w:r w:rsidR="00A2533B">
          <w:rPr>
            <w:noProof/>
            <w:webHidden/>
          </w:rPr>
          <w:t>16</w:t>
        </w:r>
        <w:r w:rsidR="00A2533B">
          <w:rPr>
            <w:noProof/>
            <w:webHidden/>
          </w:rPr>
          <w:fldChar w:fldCharType="end"/>
        </w:r>
      </w:hyperlink>
    </w:p>
    <w:p w14:paraId="584E2E36" w14:textId="7C689D19" w:rsidR="00A2533B" w:rsidRDefault="00000000">
      <w:pPr>
        <w:pStyle w:val="TOC3"/>
        <w:rPr>
          <w:rFonts w:asciiTheme="minorHAnsi" w:eastAsiaTheme="minorEastAsia" w:hAnsiTheme="minorHAnsi" w:cstheme="minorBidi"/>
          <w:noProof/>
          <w:szCs w:val="22"/>
          <w:lang w:eastAsia="en-ZA"/>
        </w:rPr>
      </w:pPr>
      <w:hyperlink w:anchor="_Toc115530101" w:history="1">
        <w:r w:rsidR="00A2533B" w:rsidRPr="009B1A98">
          <w:rPr>
            <w:rStyle w:val="Hyperlink"/>
            <w:noProof/>
          </w:rPr>
          <w:t>1.9.3</w:t>
        </w:r>
        <w:r w:rsidR="00A2533B">
          <w:rPr>
            <w:rFonts w:asciiTheme="minorHAnsi" w:eastAsiaTheme="minorEastAsia" w:hAnsiTheme="minorHAnsi" w:cstheme="minorBidi"/>
            <w:noProof/>
            <w:szCs w:val="22"/>
            <w:lang w:eastAsia="en-ZA"/>
          </w:rPr>
          <w:tab/>
        </w:r>
        <w:r w:rsidR="00A2533B" w:rsidRPr="009B1A98">
          <w:rPr>
            <w:rStyle w:val="Hyperlink"/>
            <w:noProof/>
          </w:rPr>
          <w:t>Risks</w:t>
        </w:r>
        <w:r w:rsidR="00A2533B">
          <w:rPr>
            <w:noProof/>
            <w:webHidden/>
          </w:rPr>
          <w:tab/>
        </w:r>
        <w:r w:rsidR="00A2533B">
          <w:rPr>
            <w:noProof/>
            <w:webHidden/>
          </w:rPr>
          <w:fldChar w:fldCharType="begin"/>
        </w:r>
        <w:r w:rsidR="00A2533B">
          <w:rPr>
            <w:noProof/>
            <w:webHidden/>
          </w:rPr>
          <w:instrText xml:space="preserve"> PAGEREF _Toc115530101 \h </w:instrText>
        </w:r>
        <w:r w:rsidR="00A2533B">
          <w:rPr>
            <w:noProof/>
            <w:webHidden/>
          </w:rPr>
        </w:r>
        <w:r w:rsidR="00A2533B">
          <w:rPr>
            <w:noProof/>
            <w:webHidden/>
          </w:rPr>
          <w:fldChar w:fldCharType="separate"/>
        </w:r>
        <w:r w:rsidR="00A2533B">
          <w:rPr>
            <w:noProof/>
            <w:webHidden/>
          </w:rPr>
          <w:t>16</w:t>
        </w:r>
        <w:r w:rsidR="00A2533B">
          <w:rPr>
            <w:noProof/>
            <w:webHidden/>
          </w:rPr>
          <w:fldChar w:fldCharType="end"/>
        </w:r>
      </w:hyperlink>
    </w:p>
    <w:p w14:paraId="4A4FAB6D" w14:textId="6E69C32E" w:rsidR="00A2533B" w:rsidRDefault="00000000">
      <w:pPr>
        <w:pStyle w:val="TOC3"/>
        <w:rPr>
          <w:rFonts w:asciiTheme="minorHAnsi" w:eastAsiaTheme="minorEastAsia" w:hAnsiTheme="minorHAnsi" w:cstheme="minorBidi"/>
          <w:noProof/>
          <w:szCs w:val="22"/>
          <w:lang w:eastAsia="en-ZA"/>
        </w:rPr>
      </w:pPr>
      <w:hyperlink w:anchor="_Toc115530102" w:history="1">
        <w:r w:rsidR="00A2533B" w:rsidRPr="009B1A98">
          <w:rPr>
            <w:rStyle w:val="Hyperlink"/>
            <w:noProof/>
          </w:rPr>
          <w:t>1.9.4</w:t>
        </w:r>
        <w:r w:rsidR="00A2533B">
          <w:rPr>
            <w:rFonts w:asciiTheme="minorHAnsi" w:eastAsiaTheme="minorEastAsia" w:hAnsiTheme="minorHAnsi" w:cstheme="minorBidi"/>
            <w:noProof/>
            <w:szCs w:val="22"/>
            <w:lang w:eastAsia="en-ZA"/>
          </w:rPr>
          <w:tab/>
        </w:r>
        <w:r w:rsidR="00A2533B" w:rsidRPr="009B1A98">
          <w:rPr>
            <w:rStyle w:val="Hyperlink"/>
            <w:noProof/>
          </w:rPr>
          <w:t>Project plan</w:t>
        </w:r>
        <w:r w:rsidR="00A2533B">
          <w:rPr>
            <w:noProof/>
            <w:webHidden/>
          </w:rPr>
          <w:tab/>
        </w:r>
        <w:r w:rsidR="00A2533B">
          <w:rPr>
            <w:noProof/>
            <w:webHidden/>
          </w:rPr>
          <w:fldChar w:fldCharType="begin"/>
        </w:r>
        <w:r w:rsidR="00A2533B">
          <w:rPr>
            <w:noProof/>
            <w:webHidden/>
          </w:rPr>
          <w:instrText xml:space="preserve"> PAGEREF _Toc115530102 \h </w:instrText>
        </w:r>
        <w:r w:rsidR="00A2533B">
          <w:rPr>
            <w:noProof/>
            <w:webHidden/>
          </w:rPr>
        </w:r>
        <w:r w:rsidR="00A2533B">
          <w:rPr>
            <w:noProof/>
            <w:webHidden/>
          </w:rPr>
          <w:fldChar w:fldCharType="separate"/>
        </w:r>
        <w:r w:rsidR="00A2533B">
          <w:rPr>
            <w:noProof/>
            <w:webHidden/>
          </w:rPr>
          <w:t>16</w:t>
        </w:r>
        <w:r w:rsidR="00A2533B">
          <w:rPr>
            <w:noProof/>
            <w:webHidden/>
          </w:rPr>
          <w:fldChar w:fldCharType="end"/>
        </w:r>
      </w:hyperlink>
    </w:p>
    <w:p w14:paraId="6D705E52" w14:textId="79DEA895" w:rsidR="00A2533B" w:rsidRDefault="00000000">
      <w:pPr>
        <w:pStyle w:val="TOC2"/>
        <w:rPr>
          <w:rFonts w:asciiTheme="minorHAnsi" w:eastAsiaTheme="minorEastAsia" w:hAnsiTheme="minorHAnsi" w:cstheme="minorBidi"/>
          <w:b w:val="0"/>
          <w:noProof/>
          <w:szCs w:val="22"/>
          <w:lang w:eastAsia="en-ZA"/>
        </w:rPr>
      </w:pPr>
      <w:hyperlink w:anchor="_Toc115530103" w:history="1">
        <w:r w:rsidR="00A2533B" w:rsidRPr="009B1A98">
          <w:rPr>
            <w:rStyle w:val="Hyperlink"/>
            <w:noProof/>
          </w:rPr>
          <w:t>1.10</w:t>
        </w:r>
        <w:r w:rsidR="00A2533B">
          <w:rPr>
            <w:rFonts w:asciiTheme="minorHAnsi" w:eastAsiaTheme="minorEastAsia" w:hAnsiTheme="minorHAnsi" w:cstheme="minorBidi"/>
            <w:b w:val="0"/>
            <w:noProof/>
            <w:szCs w:val="22"/>
            <w:lang w:eastAsia="en-ZA"/>
          </w:rPr>
          <w:tab/>
        </w:r>
        <w:r w:rsidR="00A2533B" w:rsidRPr="009B1A98">
          <w:rPr>
            <w:rStyle w:val="Hyperlink"/>
            <w:noProof/>
          </w:rPr>
          <w:t>Provisional chapter division</w:t>
        </w:r>
        <w:r w:rsidR="00A2533B">
          <w:rPr>
            <w:noProof/>
            <w:webHidden/>
          </w:rPr>
          <w:tab/>
        </w:r>
        <w:r w:rsidR="00A2533B">
          <w:rPr>
            <w:noProof/>
            <w:webHidden/>
          </w:rPr>
          <w:fldChar w:fldCharType="begin"/>
        </w:r>
        <w:r w:rsidR="00A2533B">
          <w:rPr>
            <w:noProof/>
            <w:webHidden/>
          </w:rPr>
          <w:instrText xml:space="preserve"> PAGEREF _Toc115530103 \h </w:instrText>
        </w:r>
        <w:r w:rsidR="00A2533B">
          <w:rPr>
            <w:noProof/>
            <w:webHidden/>
          </w:rPr>
        </w:r>
        <w:r w:rsidR="00A2533B">
          <w:rPr>
            <w:noProof/>
            <w:webHidden/>
          </w:rPr>
          <w:fldChar w:fldCharType="separate"/>
        </w:r>
        <w:r w:rsidR="00A2533B">
          <w:rPr>
            <w:noProof/>
            <w:webHidden/>
          </w:rPr>
          <w:t>18</w:t>
        </w:r>
        <w:r w:rsidR="00A2533B">
          <w:rPr>
            <w:noProof/>
            <w:webHidden/>
          </w:rPr>
          <w:fldChar w:fldCharType="end"/>
        </w:r>
      </w:hyperlink>
    </w:p>
    <w:p w14:paraId="0ADF54F2" w14:textId="170CEE73" w:rsidR="00A2533B" w:rsidRDefault="00000000">
      <w:pPr>
        <w:pStyle w:val="TOC2"/>
        <w:rPr>
          <w:rFonts w:asciiTheme="minorHAnsi" w:eastAsiaTheme="minorEastAsia" w:hAnsiTheme="minorHAnsi" w:cstheme="minorBidi"/>
          <w:b w:val="0"/>
          <w:noProof/>
          <w:szCs w:val="22"/>
          <w:lang w:eastAsia="en-ZA"/>
        </w:rPr>
      </w:pPr>
      <w:hyperlink w:anchor="_Toc115530104" w:history="1">
        <w:r w:rsidR="00A2533B" w:rsidRPr="009B1A98">
          <w:rPr>
            <w:rStyle w:val="Hyperlink"/>
            <w:noProof/>
          </w:rPr>
          <w:t>1.11</w:t>
        </w:r>
        <w:r w:rsidR="00A2533B">
          <w:rPr>
            <w:rFonts w:asciiTheme="minorHAnsi" w:eastAsiaTheme="minorEastAsia" w:hAnsiTheme="minorHAnsi" w:cstheme="minorBidi"/>
            <w:b w:val="0"/>
            <w:noProof/>
            <w:szCs w:val="22"/>
            <w:lang w:eastAsia="en-ZA"/>
          </w:rPr>
          <w:tab/>
        </w:r>
        <w:r w:rsidR="00A2533B" w:rsidRPr="009B1A98">
          <w:rPr>
            <w:rStyle w:val="Hyperlink"/>
            <w:noProof/>
          </w:rPr>
          <w:t>Summary</w:t>
        </w:r>
        <w:r w:rsidR="00A2533B">
          <w:rPr>
            <w:noProof/>
            <w:webHidden/>
          </w:rPr>
          <w:tab/>
        </w:r>
        <w:r w:rsidR="00A2533B">
          <w:rPr>
            <w:noProof/>
            <w:webHidden/>
          </w:rPr>
          <w:fldChar w:fldCharType="begin"/>
        </w:r>
        <w:r w:rsidR="00A2533B">
          <w:rPr>
            <w:noProof/>
            <w:webHidden/>
          </w:rPr>
          <w:instrText xml:space="preserve"> PAGEREF _Toc115530104 \h </w:instrText>
        </w:r>
        <w:r w:rsidR="00A2533B">
          <w:rPr>
            <w:noProof/>
            <w:webHidden/>
          </w:rPr>
        </w:r>
        <w:r w:rsidR="00A2533B">
          <w:rPr>
            <w:noProof/>
            <w:webHidden/>
          </w:rPr>
          <w:fldChar w:fldCharType="separate"/>
        </w:r>
        <w:r w:rsidR="00A2533B">
          <w:rPr>
            <w:noProof/>
            <w:webHidden/>
          </w:rPr>
          <w:t>19</w:t>
        </w:r>
        <w:r w:rsidR="00A2533B">
          <w:rPr>
            <w:noProof/>
            <w:webHidden/>
          </w:rPr>
          <w:fldChar w:fldCharType="end"/>
        </w:r>
      </w:hyperlink>
    </w:p>
    <w:p w14:paraId="34CA83C8" w14:textId="6CF8B351" w:rsidR="00A2533B" w:rsidRDefault="00000000">
      <w:pPr>
        <w:pStyle w:val="TOC9"/>
        <w:rPr>
          <w:rFonts w:asciiTheme="minorHAnsi" w:eastAsiaTheme="minorEastAsia" w:hAnsiTheme="minorHAnsi" w:cstheme="minorBidi"/>
          <w:b w:val="0"/>
          <w:caps w:val="0"/>
          <w:noProof/>
          <w:szCs w:val="22"/>
          <w:lang w:eastAsia="en-ZA"/>
        </w:rPr>
      </w:pPr>
      <w:hyperlink w:anchor="_Toc115530105" w:history="1">
        <w:r w:rsidR="00A2533B" w:rsidRPr="009B1A98">
          <w:rPr>
            <w:rStyle w:val="Hyperlink"/>
            <w:noProof/>
          </w:rPr>
          <w:t>Chapter 2 – Literature Review</w:t>
        </w:r>
        <w:r w:rsidR="00A2533B">
          <w:rPr>
            <w:noProof/>
            <w:webHidden/>
          </w:rPr>
          <w:tab/>
        </w:r>
        <w:r w:rsidR="00A2533B">
          <w:rPr>
            <w:noProof/>
            <w:webHidden/>
          </w:rPr>
          <w:fldChar w:fldCharType="begin"/>
        </w:r>
        <w:r w:rsidR="00A2533B">
          <w:rPr>
            <w:noProof/>
            <w:webHidden/>
          </w:rPr>
          <w:instrText xml:space="preserve"> PAGEREF _Toc115530105 \h </w:instrText>
        </w:r>
        <w:r w:rsidR="00A2533B">
          <w:rPr>
            <w:noProof/>
            <w:webHidden/>
          </w:rPr>
        </w:r>
        <w:r w:rsidR="00A2533B">
          <w:rPr>
            <w:noProof/>
            <w:webHidden/>
          </w:rPr>
          <w:fldChar w:fldCharType="separate"/>
        </w:r>
        <w:r w:rsidR="00A2533B">
          <w:rPr>
            <w:noProof/>
            <w:webHidden/>
          </w:rPr>
          <w:t>20</w:t>
        </w:r>
        <w:r w:rsidR="00A2533B">
          <w:rPr>
            <w:noProof/>
            <w:webHidden/>
          </w:rPr>
          <w:fldChar w:fldCharType="end"/>
        </w:r>
      </w:hyperlink>
    </w:p>
    <w:p w14:paraId="582E6E84" w14:textId="59A94F18" w:rsidR="00A2533B" w:rsidRDefault="00000000">
      <w:pPr>
        <w:pStyle w:val="TOC2"/>
        <w:rPr>
          <w:rFonts w:asciiTheme="minorHAnsi" w:eastAsiaTheme="minorEastAsia" w:hAnsiTheme="minorHAnsi" w:cstheme="minorBidi"/>
          <w:b w:val="0"/>
          <w:noProof/>
          <w:szCs w:val="22"/>
          <w:lang w:eastAsia="en-ZA"/>
        </w:rPr>
      </w:pPr>
      <w:hyperlink w:anchor="_Toc115530107" w:history="1">
        <w:r w:rsidR="00A2533B" w:rsidRPr="009B1A98">
          <w:rPr>
            <w:rStyle w:val="Hyperlink"/>
            <w:noProof/>
          </w:rPr>
          <w:t>2.1</w:t>
        </w:r>
        <w:r w:rsidR="00A2533B">
          <w:rPr>
            <w:rFonts w:asciiTheme="minorHAnsi" w:eastAsiaTheme="minorEastAsia" w:hAnsiTheme="minorHAnsi" w:cstheme="minorBidi"/>
            <w:b w:val="0"/>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107 \h </w:instrText>
        </w:r>
        <w:r w:rsidR="00A2533B">
          <w:rPr>
            <w:noProof/>
            <w:webHidden/>
          </w:rPr>
        </w:r>
        <w:r w:rsidR="00A2533B">
          <w:rPr>
            <w:noProof/>
            <w:webHidden/>
          </w:rPr>
          <w:fldChar w:fldCharType="separate"/>
        </w:r>
        <w:r w:rsidR="00A2533B">
          <w:rPr>
            <w:noProof/>
            <w:webHidden/>
          </w:rPr>
          <w:t>20</w:t>
        </w:r>
        <w:r w:rsidR="00A2533B">
          <w:rPr>
            <w:noProof/>
            <w:webHidden/>
          </w:rPr>
          <w:fldChar w:fldCharType="end"/>
        </w:r>
      </w:hyperlink>
    </w:p>
    <w:p w14:paraId="08529626" w14:textId="689C58D0" w:rsidR="00A2533B" w:rsidRDefault="00000000">
      <w:pPr>
        <w:pStyle w:val="TOC2"/>
        <w:rPr>
          <w:rFonts w:asciiTheme="minorHAnsi" w:eastAsiaTheme="minorEastAsia" w:hAnsiTheme="minorHAnsi" w:cstheme="minorBidi"/>
          <w:b w:val="0"/>
          <w:noProof/>
          <w:szCs w:val="22"/>
          <w:lang w:eastAsia="en-ZA"/>
        </w:rPr>
      </w:pPr>
      <w:hyperlink w:anchor="_Toc115530108" w:history="1">
        <w:r w:rsidR="00A2533B" w:rsidRPr="009B1A98">
          <w:rPr>
            <w:rStyle w:val="Hyperlink"/>
            <w:noProof/>
          </w:rPr>
          <w:t>2.2</w:t>
        </w:r>
        <w:r w:rsidR="00A2533B">
          <w:rPr>
            <w:rFonts w:asciiTheme="minorHAnsi" w:eastAsiaTheme="minorEastAsia" w:hAnsiTheme="minorHAnsi" w:cstheme="minorBidi"/>
            <w:b w:val="0"/>
            <w:noProof/>
            <w:szCs w:val="22"/>
            <w:lang w:eastAsia="en-ZA"/>
          </w:rPr>
          <w:tab/>
        </w:r>
        <w:r w:rsidR="00A2533B" w:rsidRPr="009B1A98">
          <w:rPr>
            <w:rStyle w:val="Hyperlink"/>
            <w:noProof/>
          </w:rPr>
          <w:t>Methods to determine if students understand their work</w:t>
        </w:r>
        <w:r w:rsidR="00A2533B">
          <w:rPr>
            <w:noProof/>
            <w:webHidden/>
          </w:rPr>
          <w:tab/>
        </w:r>
        <w:r w:rsidR="00A2533B">
          <w:rPr>
            <w:noProof/>
            <w:webHidden/>
          </w:rPr>
          <w:fldChar w:fldCharType="begin"/>
        </w:r>
        <w:r w:rsidR="00A2533B">
          <w:rPr>
            <w:noProof/>
            <w:webHidden/>
          </w:rPr>
          <w:instrText xml:space="preserve"> PAGEREF _Toc115530108 \h </w:instrText>
        </w:r>
        <w:r w:rsidR="00A2533B">
          <w:rPr>
            <w:noProof/>
            <w:webHidden/>
          </w:rPr>
        </w:r>
        <w:r w:rsidR="00A2533B">
          <w:rPr>
            <w:noProof/>
            <w:webHidden/>
          </w:rPr>
          <w:fldChar w:fldCharType="separate"/>
        </w:r>
        <w:r w:rsidR="00A2533B">
          <w:rPr>
            <w:noProof/>
            <w:webHidden/>
          </w:rPr>
          <w:t>20</w:t>
        </w:r>
        <w:r w:rsidR="00A2533B">
          <w:rPr>
            <w:noProof/>
            <w:webHidden/>
          </w:rPr>
          <w:fldChar w:fldCharType="end"/>
        </w:r>
      </w:hyperlink>
    </w:p>
    <w:p w14:paraId="6356DB43" w14:textId="5FDA5FF9" w:rsidR="00A2533B" w:rsidRDefault="00000000">
      <w:pPr>
        <w:pStyle w:val="TOC3"/>
        <w:rPr>
          <w:rFonts w:asciiTheme="minorHAnsi" w:eastAsiaTheme="minorEastAsia" w:hAnsiTheme="minorHAnsi" w:cstheme="minorBidi"/>
          <w:noProof/>
          <w:szCs w:val="22"/>
          <w:lang w:eastAsia="en-ZA"/>
        </w:rPr>
      </w:pPr>
      <w:hyperlink w:anchor="_Toc115530109" w:history="1">
        <w:r w:rsidR="00A2533B" w:rsidRPr="009B1A98">
          <w:rPr>
            <w:rStyle w:val="Hyperlink"/>
            <w:noProof/>
          </w:rPr>
          <w:t>2.2.1</w:t>
        </w:r>
        <w:r w:rsidR="00A2533B">
          <w:rPr>
            <w:rFonts w:asciiTheme="minorHAnsi" w:eastAsiaTheme="minorEastAsia" w:hAnsiTheme="minorHAnsi" w:cstheme="minorBidi"/>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109 \h </w:instrText>
        </w:r>
        <w:r w:rsidR="00A2533B">
          <w:rPr>
            <w:noProof/>
            <w:webHidden/>
          </w:rPr>
        </w:r>
        <w:r w:rsidR="00A2533B">
          <w:rPr>
            <w:noProof/>
            <w:webHidden/>
          </w:rPr>
          <w:fldChar w:fldCharType="separate"/>
        </w:r>
        <w:r w:rsidR="00A2533B">
          <w:rPr>
            <w:noProof/>
            <w:webHidden/>
          </w:rPr>
          <w:t>20</w:t>
        </w:r>
        <w:r w:rsidR="00A2533B">
          <w:rPr>
            <w:noProof/>
            <w:webHidden/>
          </w:rPr>
          <w:fldChar w:fldCharType="end"/>
        </w:r>
      </w:hyperlink>
    </w:p>
    <w:p w14:paraId="162680AB" w14:textId="25CCC0B1" w:rsidR="00A2533B" w:rsidRDefault="00000000">
      <w:pPr>
        <w:pStyle w:val="TOC4"/>
        <w:rPr>
          <w:rFonts w:asciiTheme="minorHAnsi" w:eastAsiaTheme="minorEastAsia" w:hAnsiTheme="minorHAnsi" w:cstheme="minorBidi"/>
          <w:noProof/>
          <w:szCs w:val="22"/>
          <w:lang w:eastAsia="en-ZA"/>
        </w:rPr>
      </w:pPr>
      <w:hyperlink w:anchor="_Toc115530110" w:history="1">
        <w:r w:rsidR="00A2533B" w:rsidRPr="009B1A98">
          <w:rPr>
            <w:rStyle w:val="Hyperlink"/>
            <w:noProof/>
          </w:rPr>
          <w:t>2.2.1.1</w:t>
        </w:r>
        <w:r w:rsidR="00A2533B">
          <w:rPr>
            <w:rFonts w:asciiTheme="minorHAnsi" w:eastAsiaTheme="minorEastAsia" w:hAnsiTheme="minorHAnsi" w:cstheme="minorBidi"/>
            <w:noProof/>
            <w:szCs w:val="22"/>
            <w:lang w:eastAsia="en-ZA"/>
          </w:rPr>
          <w:tab/>
        </w:r>
        <w:r w:rsidR="00A2533B" w:rsidRPr="009B1A98">
          <w:rPr>
            <w:rStyle w:val="Hyperlink"/>
            <w:noProof/>
          </w:rPr>
          <w:t>Assessments</w:t>
        </w:r>
        <w:r w:rsidR="00A2533B">
          <w:rPr>
            <w:noProof/>
            <w:webHidden/>
          </w:rPr>
          <w:tab/>
        </w:r>
        <w:r w:rsidR="00A2533B">
          <w:rPr>
            <w:noProof/>
            <w:webHidden/>
          </w:rPr>
          <w:fldChar w:fldCharType="begin"/>
        </w:r>
        <w:r w:rsidR="00A2533B">
          <w:rPr>
            <w:noProof/>
            <w:webHidden/>
          </w:rPr>
          <w:instrText xml:space="preserve"> PAGEREF _Toc115530110 \h </w:instrText>
        </w:r>
        <w:r w:rsidR="00A2533B">
          <w:rPr>
            <w:noProof/>
            <w:webHidden/>
          </w:rPr>
        </w:r>
        <w:r w:rsidR="00A2533B">
          <w:rPr>
            <w:noProof/>
            <w:webHidden/>
          </w:rPr>
          <w:fldChar w:fldCharType="separate"/>
        </w:r>
        <w:r w:rsidR="00A2533B">
          <w:rPr>
            <w:noProof/>
            <w:webHidden/>
          </w:rPr>
          <w:t>20</w:t>
        </w:r>
        <w:r w:rsidR="00A2533B">
          <w:rPr>
            <w:noProof/>
            <w:webHidden/>
          </w:rPr>
          <w:fldChar w:fldCharType="end"/>
        </w:r>
      </w:hyperlink>
    </w:p>
    <w:p w14:paraId="5E22E61A" w14:textId="0E67035D" w:rsidR="00A2533B" w:rsidRDefault="00000000">
      <w:pPr>
        <w:pStyle w:val="TOC4"/>
        <w:rPr>
          <w:rFonts w:asciiTheme="minorHAnsi" w:eastAsiaTheme="minorEastAsia" w:hAnsiTheme="minorHAnsi" w:cstheme="minorBidi"/>
          <w:noProof/>
          <w:szCs w:val="22"/>
          <w:lang w:eastAsia="en-ZA"/>
        </w:rPr>
      </w:pPr>
      <w:hyperlink w:anchor="_Toc115530111" w:history="1">
        <w:r w:rsidR="00A2533B" w:rsidRPr="009B1A98">
          <w:rPr>
            <w:rStyle w:val="Hyperlink"/>
            <w:noProof/>
          </w:rPr>
          <w:t>2.2.1.2</w:t>
        </w:r>
        <w:r w:rsidR="00A2533B">
          <w:rPr>
            <w:rFonts w:asciiTheme="minorHAnsi" w:eastAsiaTheme="minorEastAsia" w:hAnsiTheme="minorHAnsi" w:cstheme="minorBidi"/>
            <w:noProof/>
            <w:szCs w:val="22"/>
            <w:lang w:eastAsia="en-ZA"/>
          </w:rPr>
          <w:tab/>
        </w:r>
        <w:r w:rsidR="00A2533B" w:rsidRPr="009B1A98">
          <w:rPr>
            <w:rStyle w:val="Hyperlink"/>
            <w:noProof/>
          </w:rPr>
          <w:t>CFU techniques</w:t>
        </w:r>
        <w:r w:rsidR="00A2533B">
          <w:rPr>
            <w:noProof/>
            <w:webHidden/>
          </w:rPr>
          <w:tab/>
        </w:r>
        <w:r w:rsidR="00A2533B">
          <w:rPr>
            <w:noProof/>
            <w:webHidden/>
          </w:rPr>
          <w:fldChar w:fldCharType="begin"/>
        </w:r>
        <w:r w:rsidR="00A2533B">
          <w:rPr>
            <w:noProof/>
            <w:webHidden/>
          </w:rPr>
          <w:instrText xml:space="preserve"> PAGEREF _Toc115530111 \h </w:instrText>
        </w:r>
        <w:r w:rsidR="00A2533B">
          <w:rPr>
            <w:noProof/>
            <w:webHidden/>
          </w:rPr>
        </w:r>
        <w:r w:rsidR="00A2533B">
          <w:rPr>
            <w:noProof/>
            <w:webHidden/>
          </w:rPr>
          <w:fldChar w:fldCharType="separate"/>
        </w:r>
        <w:r w:rsidR="00A2533B">
          <w:rPr>
            <w:noProof/>
            <w:webHidden/>
          </w:rPr>
          <w:t>23</w:t>
        </w:r>
        <w:r w:rsidR="00A2533B">
          <w:rPr>
            <w:noProof/>
            <w:webHidden/>
          </w:rPr>
          <w:fldChar w:fldCharType="end"/>
        </w:r>
      </w:hyperlink>
    </w:p>
    <w:p w14:paraId="7BE2664F" w14:textId="1D3EA8F0" w:rsidR="00A2533B" w:rsidRDefault="00000000">
      <w:pPr>
        <w:pStyle w:val="TOC4"/>
        <w:rPr>
          <w:rFonts w:asciiTheme="minorHAnsi" w:eastAsiaTheme="minorEastAsia" w:hAnsiTheme="minorHAnsi" w:cstheme="minorBidi"/>
          <w:noProof/>
          <w:szCs w:val="22"/>
          <w:lang w:eastAsia="en-ZA"/>
        </w:rPr>
      </w:pPr>
      <w:hyperlink w:anchor="_Toc115530112" w:history="1">
        <w:r w:rsidR="00A2533B" w:rsidRPr="009B1A98">
          <w:rPr>
            <w:rStyle w:val="Hyperlink"/>
            <w:noProof/>
          </w:rPr>
          <w:t>2.2.1.3</w:t>
        </w:r>
        <w:r w:rsidR="00A2533B">
          <w:rPr>
            <w:rFonts w:asciiTheme="minorHAnsi" w:eastAsiaTheme="minorEastAsia" w:hAnsiTheme="minorHAnsi" w:cstheme="minorBidi"/>
            <w:noProof/>
            <w:szCs w:val="22"/>
            <w:lang w:eastAsia="en-ZA"/>
          </w:rPr>
          <w:tab/>
        </w:r>
        <w:r w:rsidR="00A2533B" w:rsidRPr="009B1A98">
          <w:rPr>
            <w:rStyle w:val="Hyperlink"/>
            <w:noProof/>
          </w:rPr>
          <w:t>Student Feedback</w:t>
        </w:r>
        <w:r w:rsidR="00A2533B">
          <w:rPr>
            <w:noProof/>
            <w:webHidden/>
          </w:rPr>
          <w:tab/>
        </w:r>
        <w:r w:rsidR="00A2533B">
          <w:rPr>
            <w:noProof/>
            <w:webHidden/>
          </w:rPr>
          <w:fldChar w:fldCharType="begin"/>
        </w:r>
        <w:r w:rsidR="00A2533B">
          <w:rPr>
            <w:noProof/>
            <w:webHidden/>
          </w:rPr>
          <w:instrText xml:space="preserve"> PAGEREF _Toc115530112 \h </w:instrText>
        </w:r>
        <w:r w:rsidR="00A2533B">
          <w:rPr>
            <w:noProof/>
            <w:webHidden/>
          </w:rPr>
        </w:r>
        <w:r w:rsidR="00A2533B">
          <w:rPr>
            <w:noProof/>
            <w:webHidden/>
          </w:rPr>
          <w:fldChar w:fldCharType="separate"/>
        </w:r>
        <w:r w:rsidR="00A2533B">
          <w:rPr>
            <w:noProof/>
            <w:webHidden/>
          </w:rPr>
          <w:t>25</w:t>
        </w:r>
        <w:r w:rsidR="00A2533B">
          <w:rPr>
            <w:noProof/>
            <w:webHidden/>
          </w:rPr>
          <w:fldChar w:fldCharType="end"/>
        </w:r>
      </w:hyperlink>
    </w:p>
    <w:p w14:paraId="377BCFFF" w14:textId="41BABA1E" w:rsidR="00A2533B" w:rsidRDefault="00000000">
      <w:pPr>
        <w:pStyle w:val="TOC3"/>
        <w:rPr>
          <w:rFonts w:asciiTheme="minorHAnsi" w:eastAsiaTheme="minorEastAsia" w:hAnsiTheme="minorHAnsi" w:cstheme="minorBidi"/>
          <w:noProof/>
          <w:szCs w:val="22"/>
          <w:lang w:eastAsia="en-ZA"/>
        </w:rPr>
      </w:pPr>
      <w:hyperlink w:anchor="_Toc115530113" w:history="1">
        <w:r w:rsidR="00A2533B" w:rsidRPr="009B1A98">
          <w:rPr>
            <w:rStyle w:val="Hyperlink"/>
            <w:noProof/>
          </w:rPr>
          <w:t>2.2.2</w:t>
        </w:r>
        <w:r w:rsidR="00A2533B">
          <w:rPr>
            <w:rFonts w:asciiTheme="minorHAnsi" w:eastAsiaTheme="minorEastAsia" w:hAnsiTheme="minorHAnsi" w:cstheme="minorBidi"/>
            <w:noProof/>
            <w:szCs w:val="22"/>
            <w:lang w:eastAsia="en-ZA"/>
          </w:rPr>
          <w:tab/>
        </w:r>
        <w:r w:rsidR="00A2533B" w:rsidRPr="009B1A98">
          <w:rPr>
            <w:rStyle w:val="Hyperlink"/>
            <w:noProof/>
          </w:rPr>
          <w:t>Summary</w:t>
        </w:r>
        <w:r w:rsidR="00A2533B">
          <w:rPr>
            <w:noProof/>
            <w:webHidden/>
          </w:rPr>
          <w:tab/>
        </w:r>
        <w:r w:rsidR="00A2533B">
          <w:rPr>
            <w:noProof/>
            <w:webHidden/>
          </w:rPr>
          <w:fldChar w:fldCharType="begin"/>
        </w:r>
        <w:r w:rsidR="00A2533B">
          <w:rPr>
            <w:noProof/>
            <w:webHidden/>
          </w:rPr>
          <w:instrText xml:space="preserve"> PAGEREF _Toc115530113 \h </w:instrText>
        </w:r>
        <w:r w:rsidR="00A2533B">
          <w:rPr>
            <w:noProof/>
            <w:webHidden/>
          </w:rPr>
        </w:r>
        <w:r w:rsidR="00A2533B">
          <w:rPr>
            <w:noProof/>
            <w:webHidden/>
          </w:rPr>
          <w:fldChar w:fldCharType="separate"/>
        </w:r>
        <w:r w:rsidR="00A2533B">
          <w:rPr>
            <w:noProof/>
            <w:webHidden/>
          </w:rPr>
          <w:t>26</w:t>
        </w:r>
        <w:r w:rsidR="00A2533B">
          <w:rPr>
            <w:noProof/>
            <w:webHidden/>
          </w:rPr>
          <w:fldChar w:fldCharType="end"/>
        </w:r>
      </w:hyperlink>
    </w:p>
    <w:p w14:paraId="23E747AC" w14:textId="1D53B536" w:rsidR="00A2533B" w:rsidRDefault="00000000">
      <w:pPr>
        <w:pStyle w:val="TOC2"/>
        <w:rPr>
          <w:rFonts w:asciiTheme="minorHAnsi" w:eastAsiaTheme="minorEastAsia" w:hAnsiTheme="minorHAnsi" w:cstheme="minorBidi"/>
          <w:b w:val="0"/>
          <w:noProof/>
          <w:szCs w:val="22"/>
          <w:lang w:eastAsia="en-ZA"/>
        </w:rPr>
      </w:pPr>
      <w:hyperlink w:anchor="_Toc115530114" w:history="1">
        <w:r w:rsidR="00A2533B" w:rsidRPr="009B1A98">
          <w:rPr>
            <w:rStyle w:val="Hyperlink"/>
            <w:noProof/>
          </w:rPr>
          <w:t>2.3</w:t>
        </w:r>
        <w:r w:rsidR="00A2533B">
          <w:rPr>
            <w:rFonts w:asciiTheme="minorHAnsi" w:eastAsiaTheme="minorEastAsia" w:hAnsiTheme="minorHAnsi" w:cstheme="minorBidi"/>
            <w:b w:val="0"/>
            <w:noProof/>
            <w:szCs w:val="22"/>
            <w:lang w:eastAsia="en-ZA"/>
          </w:rPr>
          <w:tab/>
        </w:r>
        <w:r w:rsidR="00A2533B" w:rsidRPr="009B1A98">
          <w:rPr>
            <w:rStyle w:val="Hyperlink"/>
            <w:noProof/>
          </w:rPr>
          <w:t>Facial expressions and connected emotions</w:t>
        </w:r>
        <w:r w:rsidR="00A2533B">
          <w:rPr>
            <w:noProof/>
            <w:webHidden/>
          </w:rPr>
          <w:tab/>
        </w:r>
        <w:r w:rsidR="00A2533B">
          <w:rPr>
            <w:noProof/>
            <w:webHidden/>
          </w:rPr>
          <w:fldChar w:fldCharType="begin"/>
        </w:r>
        <w:r w:rsidR="00A2533B">
          <w:rPr>
            <w:noProof/>
            <w:webHidden/>
          </w:rPr>
          <w:instrText xml:space="preserve"> PAGEREF _Toc115530114 \h </w:instrText>
        </w:r>
        <w:r w:rsidR="00A2533B">
          <w:rPr>
            <w:noProof/>
            <w:webHidden/>
          </w:rPr>
        </w:r>
        <w:r w:rsidR="00A2533B">
          <w:rPr>
            <w:noProof/>
            <w:webHidden/>
          </w:rPr>
          <w:fldChar w:fldCharType="separate"/>
        </w:r>
        <w:r w:rsidR="00A2533B">
          <w:rPr>
            <w:noProof/>
            <w:webHidden/>
          </w:rPr>
          <w:t>27</w:t>
        </w:r>
        <w:r w:rsidR="00A2533B">
          <w:rPr>
            <w:noProof/>
            <w:webHidden/>
          </w:rPr>
          <w:fldChar w:fldCharType="end"/>
        </w:r>
      </w:hyperlink>
    </w:p>
    <w:p w14:paraId="7AB569BF" w14:textId="64900DBF" w:rsidR="00A2533B" w:rsidRDefault="00000000">
      <w:pPr>
        <w:pStyle w:val="TOC3"/>
        <w:rPr>
          <w:rFonts w:asciiTheme="minorHAnsi" w:eastAsiaTheme="minorEastAsia" w:hAnsiTheme="minorHAnsi" w:cstheme="minorBidi"/>
          <w:noProof/>
          <w:szCs w:val="22"/>
          <w:lang w:eastAsia="en-ZA"/>
        </w:rPr>
      </w:pPr>
      <w:hyperlink w:anchor="_Toc115530115" w:history="1">
        <w:r w:rsidR="00A2533B" w:rsidRPr="009B1A98">
          <w:rPr>
            <w:rStyle w:val="Hyperlink"/>
            <w:noProof/>
          </w:rPr>
          <w:t>2.3.1</w:t>
        </w:r>
        <w:r w:rsidR="00A2533B">
          <w:rPr>
            <w:rFonts w:asciiTheme="minorHAnsi" w:eastAsiaTheme="minorEastAsia" w:hAnsiTheme="minorHAnsi" w:cstheme="minorBidi"/>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115 \h </w:instrText>
        </w:r>
        <w:r w:rsidR="00A2533B">
          <w:rPr>
            <w:noProof/>
            <w:webHidden/>
          </w:rPr>
        </w:r>
        <w:r w:rsidR="00A2533B">
          <w:rPr>
            <w:noProof/>
            <w:webHidden/>
          </w:rPr>
          <w:fldChar w:fldCharType="separate"/>
        </w:r>
        <w:r w:rsidR="00A2533B">
          <w:rPr>
            <w:noProof/>
            <w:webHidden/>
          </w:rPr>
          <w:t>27</w:t>
        </w:r>
        <w:r w:rsidR="00A2533B">
          <w:rPr>
            <w:noProof/>
            <w:webHidden/>
          </w:rPr>
          <w:fldChar w:fldCharType="end"/>
        </w:r>
      </w:hyperlink>
    </w:p>
    <w:p w14:paraId="1CA6C38B" w14:textId="7C85E896" w:rsidR="00A2533B" w:rsidRDefault="00000000">
      <w:pPr>
        <w:pStyle w:val="TOC3"/>
        <w:rPr>
          <w:rFonts w:asciiTheme="minorHAnsi" w:eastAsiaTheme="minorEastAsia" w:hAnsiTheme="minorHAnsi" w:cstheme="minorBidi"/>
          <w:noProof/>
          <w:szCs w:val="22"/>
          <w:lang w:eastAsia="en-ZA"/>
        </w:rPr>
      </w:pPr>
      <w:hyperlink w:anchor="_Toc115530116" w:history="1">
        <w:r w:rsidR="00A2533B" w:rsidRPr="009B1A98">
          <w:rPr>
            <w:rStyle w:val="Hyperlink"/>
            <w:noProof/>
          </w:rPr>
          <w:t>2.3.2</w:t>
        </w:r>
        <w:r w:rsidR="00A2533B">
          <w:rPr>
            <w:rFonts w:asciiTheme="minorHAnsi" w:eastAsiaTheme="minorEastAsia" w:hAnsiTheme="minorHAnsi" w:cstheme="minorBidi"/>
            <w:noProof/>
            <w:szCs w:val="22"/>
            <w:lang w:eastAsia="en-ZA"/>
          </w:rPr>
          <w:tab/>
        </w:r>
        <w:r w:rsidR="00A2533B" w:rsidRPr="009B1A98">
          <w:rPr>
            <w:rStyle w:val="Hyperlink"/>
            <w:noProof/>
          </w:rPr>
          <w:t>Classroom facial expressions and it’s connected emotion</w:t>
        </w:r>
        <w:r w:rsidR="00A2533B">
          <w:rPr>
            <w:noProof/>
            <w:webHidden/>
          </w:rPr>
          <w:tab/>
        </w:r>
        <w:r w:rsidR="00A2533B">
          <w:rPr>
            <w:noProof/>
            <w:webHidden/>
          </w:rPr>
          <w:fldChar w:fldCharType="begin"/>
        </w:r>
        <w:r w:rsidR="00A2533B">
          <w:rPr>
            <w:noProof/>
            <w:webHidden/>
          </w:rPr>
          <w:instrText xml:space="preserve"> PAGEREF _Toc115530116 \h </w:instrText>
        </w:r>
        <w:r w:rsidR="00A2533B">
          <w:rPr>
            <w:noProof/>
            <w:webHidden/>
          </w:rPr>
        </w:r>
        <w:r w:rsidR="00A2533B">
          <w:rPr>
            <w:noProof/>
            <w:webHidden/>
          </w:rPr>
          <w:fldChar w:fldCharType="separate"/>
        </w:r>
        <w:r w:rsidR="00A2533B">
          <w:rPr>
            <w:noProof/>
            <w:webHidden/>
          </w:rPr>
          <w:t>27</w:t>
        </w:r>
        <w:r w:rsidR="00A2533B">
          <w:rPr>
            <w:noProof/>
            <w:webHidden/>
          </w:rPr>
          <w:fldChar w:fldCharType="end"/>
        </w:r>
      </w:hyperlink>
    </w:p>
    <w:p w14:paraId="44A8686A" w14:textId="50130FE0" w:rsidR="00A2533B" w:rsidRDefault="00000000">
      <w:pPr>
        <w:pStyle w:val="TOC3"/>
        <w:rPr>
          <w:rFonts w:asciiTheme="minorHAnsi" w:eastAsiaTheme="minorEastAsia" w:hAnsiTheme="minorHAnsi" w:cstheme="minorBidi"/>
          <w:noProof/>
          <w:szCs w:val="22"/>
          <w:lang w:eastAsia="en-ZA"/>
        </w:rPr>
      </w:pPr>
      <w:hyperlink w:anchor="_Toc115530117" w:history="1">
        <w:r w:rsidR="00A2533B" w:rsidRPr="009B1A98">
          <w:rPr>
            <w:rStyle w:val="Hyperlink"/>
            <w:noProof/>
          </w:rPr>
          <w:t>2.3.3</w:t>
        </w:r>
        <w:r w:rsidR="00A2533B">
          <w:rPr>
            <w:rFonts w:asciiTheme="minorHAnsi" w:eastAsiaTheme="minorEastAsia" w:hAnsiTheme="minorHAnsi" w:cstheme="minorBidi"/>
            <w:noProof/>
            <w:szCs w:val="22"/>
            <w:lang w:eastAsia="en-ZA"/>
          </w:rPr>
          <w:tab/>
        </w:r>
        <w:r w:rsidR="00A2533B" w:rsidRPr="009B1A98">
          <w:rPr>
            <w:rStyle w:val="Hyperlink"/>
            <w:noProof/>
          </w:rPr>
          <w:t>Importance of these expressions</w:t>
        </w:r>
        <w:r w:rsidR="00A2533B">
          <w:rPr>
            <w:noProof/>
            <w:webHidden/>
          </w:rPr>
          <w:tab/>
        </w:r>
        <w:r w:rsidR="00A2533B">
          <w:rPr>
            <w:noProof/>
            <w:webHidden/>
          </w:rPr>
          <w:fldChar w:fldCharType="begin"/>
        </w:r>
        <w:r w:rsidR="00A2533B">
          <w:rPr>
            <w:noProof/>
            <w:webHidden/>
          </w:rPr>
          <w:instrText xml:space="preserve"> PAGEREF _Toc115530117 \h </w:instrText>
        </w:r>
        <w:r w:rsidR="00A2533B">
          <w:rPr>
            <w:noProof/>
            <w:webHidden/>
          </w:rPr>
        </w:r>
        <w:r w:rsidR="00A2533B">
          <w:rPr>
            <w:noProof/>
            <w:webHidden/>
          </w:rPr>
          <w:fldChar w:fldCharType="separate"/>
        </w:r>
        <w:r w:rsidR="00A2533B">
          <w:rPr>
            <w:noProof/>
            <w:webHidden/>
          </w:rPr>
          <w:t>28</w:t>
        </w:r>
        <w:r w:rsidR="00A2533B">
          <w:rPr>
            <w:noProof/>
            <w:webHidden/>
          </w:rPr>
          <w:fldChar w:fldCharType="end"/>
        </w:r>
      </w:hyperlink>
    </w:p>
    <w:p w14:paraId="0BBA77D6" w14:textId="1E9A1EE7" w:rsidR="00A2533B" w:rsidRDefault="00000000">
      <w:pPr>
        <w:pStyle w:val="TOC3"/>
        <w:rPr>
          <w:rFonts w:asciiTheme="minorHAnsi" w:eastAsiaTheme="minorEastAsia" w:hAnsiTheme="minorHAnsi" w:cstheme="minorBidi"/>
          <w:noProof/>
          <w:szCs w:val="22"/>
          <w:lang w:eastAsia="en-ZA"/>
        </w:rPr>
      </w:pPr>
      <w:hyperlink w:anchor="_Toc115530118" w:history="1">
        <w:r w:rsidR="00A2533B" w:rsidRPr="009B1A98">
          <w:rPr>
            <w:rStyle w:val="Hyperlink"/>
            <w:noProof/>
          </w:rPr>
          <w:t>2.3.4</w:t>
        </w:r>
        <w:r w:rsidR="00A2533B">
          <w:rPr>
            <w:rFonts w:asciiTheme="minorHAnsi" w:eastAsiaTheme="minorEastAsia" w:hAnsiTheme="minorHAnsi" w:cstheme="minorBidi"/>
            <w:noProof/>
            <w:szCs w:val="22"/>
            <w:lang w:eastAsia="en-ZA"/>
          </w:rPr>
          <w:tab/>
        </w:r>
        <w:r w:rsidR="00A2533B" w:rsidRPr="009B1A98">
          <w:rPr>
            <w:rStyle w:val="Hyperlink"/>
            <w:noProof/>
          </w:rPr>
          <w:t>Technologies and algorithms for recognizing facial expressions</w:t>
        </w:r>
        <w:r w:rsidR="00A2533B">
          <w:rPr>
            <w:noProof/>
            <w:webHidden/>
          </w:rPr>
          <w:tab/>
        </w:r>
        <w:r w:rsidR="00A2533B">
          <w:rPr>
            <w:noProof/>
            <w:webHidden/>
          </w:rPr>
          <w:fldChar w:fldCharType="begin"/>
        </w:r>
        <w:r w:rsidR="00A2533B">
          <w:rPr>
            <w:noProof/>
            <w:webHidden/>
          </w:rPr>
          <w:instrText xml:space="preserve"> PAGEREF _Toc115530118 \h </w:instrText>
        </w:r>
        <w:r w:rsidR="00A2533B">
          <w:rPr>
            <w:noProof/>
            <w:webHidden/>
          </w:rPr>
        </w:r>
        <w:r w:rsidR="00A2533B">
          <w:rPr>
            <w:noProof/>
            <w:webHidden/>
          </w:rPr>
          <w:fldChar w:fldCharType="separate"/>
        </w:r>
        <w:r w:rsidR="00A2533B">
          <w:rPr>
            <w:noProof/>
            <w:webHidden/>
          </w:rPr>
          <w:t>28</w:t>
        </w:r>
        <w:r w:rsidR="00A2533B">
          <w:rPr>
            <w:noProof/>
            <w:webHidden/>
          </w:rPr>
          <w:fldChar w:fldCharType="end"/>
        </w:r>
      </w:hyperlink>
    </w:p>
    <w:p w14:paraId="0B94119B" w14:textId="6D354B8F" w:rsidR="00A2533B" w:rsidRDefault="00000000">
      <w:pPr>
        <w:pStyle w:val="TOC3"/>
        <w:rPr>
          <w:rFonts w:asciiTheme="minorHAnsi" w:eastAsiaTheme="minorEastAsia" w:hAnsiTheme="minorHAnsi" w:cstheme="minorBidi"/>
          <w:noProof/>
          <w:szCs w:val="22"/>
          <w:lang w:eastAsia="en-ZA"/>
        </w:rPr>
      </w:pPr>
      <w:hyperlink w:anchor="_Toc115530119" w:history="1">
        <w:r w:rsidR="00A2533B" w:rsidRPr="009B1A98">
          <w:rPr>
            <w:rStyle w:val="Hyperlink"/>
            <w:noProof/>
          </w:rPr>
          <w:t>2.3.5</w:t>
        </w:r>
        <w:r w:rsidR="00A2533B">
          <w:rPr>
            <w:rFonts w:asciiTheme="minorHAnsi" w:eastAsiaTheme="minorEastAsia" w:hAnsiTheme="minorHAnsi" w:cstheme="minorBidi"/>
            <w:noProof/>
            <w:szCs w:val="22"/>
            <w:lang w:eastAsia="en-ZA"/>
          </w:rPr>
          <w:tab/>
        </w:r>
        <w:r w:rsidR="00A2533B" w:rsidRPr="009B1A98">
          <w:rPr>
            <w:rStyle w:val="Hyperlink"/>
            <w:noProof/>
          </w:rPr>
          <w:t>Summary</w:t>
        </w:r>
        <w:r w:rsidR="00A2533B">
          <w:rPr>
            <w:noProof/>
            <w:webHidden/>
          </w:rPr>
          <w:tab/>
        </w:r>
        <w:r w:rsidR="00A2533B">
          <w:rPr>
            <w:noProof/>
            <w:webHidden/>
          </w:rPr>
          <w:fldChar w:fldCharType="begin"/>
        </w:r>
        <w:r w:rsidR="00A2533B">
          <w:rPr>
            <w:noProof/>
            <w:webHidden/>
          </w:rPr>
          <w:instrText xml:space="preserve"> PAGEREF _Toc115530119 \h </w:instrText>
        </w:r>
        <w:r w:rsidR="00A2533B">
          <w:rPr>
            <w:noProof/>
            <w:webHidden/>
          </w:rPr>
        </w:r>
        <w:r w:rsidR="00A2533B">
          <w:rPr>
            <w:noProof/>
            <w:webHidden/>
          </w:rPr>
          <w:fldChar w:fldCharType="separate"/>
        </w:r>
        <w:r w:rsidR="00A2533B">
          <w:rPr>
            <w:noProof/>
            <w:webHidden/>
          </w:rPr>
          <w:t>30</w:t>
        </w:r>
        <w:r w:rsidR="00A2533B">
          <w:rPr>
            <w:noProof/>
            <w:webHidden/>
          </w:rPr>
          <w:fldChar w:fldCharType="end"/>
        </w:r>
      </w:hyperlink>
    </w:p>
    <w:p w14:paraId="4A741803" w14:textId="180194A2" w:rsidR="00A2533B" w:rsidRDefault="00000000">
      <w:pPr>
        <w:pStyle w:val="TOC2"/>
        <w:rPr>
          <w:rFonts w:asciiTheme="minorHAnsi" w:eastAsiaTheme="minorEastAsia" w:hAnsiTheme="minorHAnsi" w:cstheme="minorBidi"/>
          <w:b w:val="0"/>
          <w:noProof/>
          <w:szCs w:val="22"/>
          <w:lang w:eastAsia="en-ZA"/>
        </w:rPr>
      </w:pPr>
      <w:hyperlink w:anchor="_Toc115530120" w:history="1">
        <w:r w:rsidR="00A2533B" w:rsidRPr="009B1A98">
          <w:rPr>
            <w:rStyle w:val="Hyperlink"/>
            <w:noProof/>
          </w:rPr>
          <w:t>2.4</w:t>
        </w:r>
        <w:r w:rsidR="00A2533B">
          <w:rPr>
            <w:rFonts w:asciiTheme="minorHAnsi" w:eastAsiaTheme="minorEastAsia" w:hAnsiTheme="minorHAnsi" w:cstheme="minorBidi"/>
            <w:b w:val="0"/>
            <w:noProof/>
            <w:szCs w:val="22"/>
            <w:lang w:eastAsia="en-ZA"/>
          </w:rPr>
          <w:tab/>
        </w:r>
        <w:r w:rsidR="00A2533B" w:rsidRPr="009B1A98">
          <w:rPr>
            <w:rStyle w:val="Hyperlink"/>
            <w:noProof/>
          </w:rPr>
          <w:t>Facial detection and recognition</w:t>
        </w:r>
        <w:r w:rsidR="00A2533B">
          <w:rPr>
            <w:noProof/>
            <w:webHidden/>
          </w:rPr>
          <w:tab/>
        </w:r>
        <w:r w:rsidR="00A2533B">
          <w:rPr>
            <w:noProof/>
            <w:webHidden/>
          </w:rPr>
          <w:fldChar w:fldCharType="begin"/>
        </w:r>
        <w:r w:rsidR="00A2533B">
          <w:rPr>
            <w:noProof/>
            <w:webHidden/>
          </w:rPr>
          <w:instrText xml:space="preserve"> PAGEREF _Toc115530120 \h </w:instrText>
        </w:r>
        <w:r w:rsidR="00A2533B">
          <w:rPr>
            <w:noProof/>
            <w:webHidden/>
          </w:rPr>
        </w:r>
        <w:r w:rsidR="00A2533B">
          <w:rPr>
            <w:noProof/>
            <w:webHidden/>
          </w:rPr>
          <w:fldChar w:fldCharType="separate"/>
        </w:r>
        <w:r w:rsidR="00A2533B">
          <w:rPr>
            <w:noProof/>
            <w:webHidden/>
          </w:rPr>
          <w:t>31</w:t>
        </w:r>
        <w:r w:rsidR="00A2533B">
          <w:rPr>
            <w:noProof/>
            <w:webHidden/>
          </w:rPr>
          <w:fldChar w:fldCharType="end"/>
        </w:r>
      </w:hyperlink>
    </w:p>
    <w:p w14:paraId="62CA077A" w14:textId="6103E435" w:rsidR="00A2533B" w:rsidRDefault="00000000">
      <w:pPr>
        <w:pStyle w:val="TOC3"/>
        <w:rPr>
          <w:rFonts w:asciiTheme="minorHAnsi" w:eastAsiaTheme="minorEastAsia" w:hAnsiTheme="minorHAnsi" w:cstheme="minorBidi"/>
          <w:noProof/>
          <w:szCs w:val="22"/>
          <w:lang w:eastAsia="en-ZA"/>
        </w:rPr>
      </w:pPr>
      <w:hyperlink w:anchor="_Toc115530121" w:history="1">
        <w:r w:rsidR="00A2533B" w:rsidRPr="009B1A98">
          <w:rPr>
            <w:rStyle w:val="Hyperlink"/>
            <w:noProof/>
          </w:rPr>
          <w:t>2.4.1</w:t>
        </w:r>
        <w:r w:rsidR="00A2533B">
          <w:rPr>
            <w:rFonts w:asciiTheme="minorHAnsi" w:eastAsiaTheme="minorEastAsia" w:hAnsiTheme="minorHAnsi" w:cstheme="minorBidi"/>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121 \h </w:instrText>
        </w:r>
        <w:r w:rsidR="00A2533B">
          <w:rPr>
            <w:noProof/>
            <w:webHidden/>
          </w:rPr>
        </w:r>
        <w:r w:rsidR="00A2533B">
          <w:rPr>
            <w:noProof/>
            <w:webHidden/>
          </w:rPr>
          <w:fldChar w:fldCharType="separate"/>
        </w:r>
        <w:r w:rsidR="00A2533B">
          <w:rPr>
            <w:noProof/>
            <w:webHidden/>
          </w:rPr>
          <w:t>31</w:t>
        </w:r>
        <w:r w:rsidR="00A2533B">
          <w:rPr>
            <w:noProof/>
            <w:webHidden/>
          </w:rPr>
          <w:fldChar w:fldCharType="end"/>
        </w:r>
      </w:hyperlink>
    </w:p>
    <w:p w14:paraId="7B8DABBB" w14:textId="6E2D511F" w:rsidR="00A2533B" w:rsidRDefault="00000000">
      <w:pPr>
        <w:pStyle w:val="TOC3"/>
        <w:rPr>
          <w:rFonts w:asciiTheme="minorHAnsi" w:eastAsiaTheme="minorEastAsia" w:hAnsiTheme="minorHAnsi" w:cstheme="minorBidi"/>
          <w:noProof/>
          <w:szCs w:val="22"/>
          <w:lang w:eastAsia="en-ZA"/>
        </w:rPr>
      </w:pPr>
      <w:hyperlink w:anchor="_Toc115530122" w:history="1">
        <w:r w:rsidR="00A2533B" w:rsidRPr="009B1A98">
          <w:rPr>
            <w:rStyle w:val="Hyperlink"/>
            <w:noProof/>
          </w:rPr>
          <w:t>2.4.2</w:t>
        </w:r>
        <w:r w:rsidR="00A2533B">
          <w:rPr>
            <w:rFonts w:asciiTheme="minorHAnsi" w:eastAsiaTheme="minorEastAsia" w:hAnsiTheme="minorHAnsi" w:cstheme="minorBidi"/>
            <w:noProof/>
            <w:szCs w:val="22"/>
            <w:lang w:eastAsia="en-ZA"/>
          </w:rPr>
          <w:tab/>
        </w:r>
        <w:r w:rsidR="00A2533B" w:rsidRPr="009B1A98">
          <w:rPr>
            <w:rStyle w:val="Hyperlink"/>
            <w:noProof/>
          </w:rPr>
          <w:t>How facial detection and recognition work</w:t>
        </w:r>
        <w:r w:rsidR="00A2533B">
          <w:rPr>
            <w:noProof/>
            <w:webHidden/>
          </w:rPr>
          <w:tab/>
        </w:r>
        <w:r w:rsidR="00A2533B">
          <w:rPr>
            <w:noProof/>
            <w:webHidden/>
          </w:rPr>
          <w:fldChar w:fldCharType="begin"/>
        </w:r>
        <w:r w:rsidR="00A2533B">
          <w:rPr>
            <w:noProof/>
            <w:webHidden/>
          </w:rPr>
          <w:instrText xml:space="preserve"> PAGEREF _Toc115530122 \h </w:instrText>
        </w:r>
        <w:r w:rsidR="00A2533B">
          <w:rPr>
            <w:noProof/>
            <w:webHidden/>
          </w:rPr>
        </w:r>
        <w:r w:rsidR="00A2533B">
          <w:rPr>
            <w:noProof/>
            <w:webHidden/>
          </w:rPr>
          <w:fldChar w:fldCharType="separate"/>
        </w:r>
        <w:r w:rsidR="00A2533B">
          <w:rPr>
            <w:noProof/>
            <w:webHidden/>
          </w:rPr>
          <w:t>31</w:t>
        </w:r>
        <w:r w:rsidR="00A2533B">
          <w:rPr>
            <w:noProof/>
            <w:webHidden/>
          </w:rPr>
          <w:fldChar w:fldCharType="end"/>
        </w:r>
      </w:hyperlink>
    </w:p>
    <w:p w14:paraId="05023207" w14:textId="6E6058F8" w:rsidR="00A2533B" w:rsidRDefault="00000000">
      <w:pPr>
        <w:pStyle w:val="TOC3"/>
        <w:rPr>
          <w:rFonts w:asciiTheme="minorHAnsi" w:eastAsiaTheme="minorEastAsia" w:hAnsiTheme="minorHAnsi" w:cstheme="minorBidi"/>
          <w:noProof/>
          <w:szCs w:val="22"/>
          <w:lang w:eastAsia="en-ZA"/>
        </w:rPr>
      </w:pPr>
      <w:hyperlink w:anchor="_Toc115530123" w:history="1">
        <w:r w:rsidR="00A2533B" w:rsidRPr="009B1A98">
          <w:rPr>
            <w:rStyle w:val="Hyperlink"/>
            <w:noProof/>
          </w:rPr>
          <w:t>2.4.3</w:t>
        </w:r>
        <w:r w:rsidR="00A2533B">
          <w:rPr>
            <w:rFonts w:asciiTheme="minorHAnsi" w:eastAsiaTheme="minorEastAsia" w:hAnsiTheme="minorHAnsi" w:cstheme="minorBidi"/>
            <w:noProof/>
            <w:szCs w:val="22"/>
            <w:lang w:eastAsia="en-ZA"/>
          </w:rPr>
          <w:tab/>
        </w:r>
        <w:r w:rsidR="00A2533B" w:rsidRPr="009B1A98">
          <w:rPr>
            <w:rStyle w:val="Hyperlink"/>
            <w:noProof/>
          </w:rPr>
          <w:t>Applications of facial detection and recognition</w:t>
        </w:r>
        <w:r w:rsidR="00A2533B">
          <w:rPr>
            <w:noProof/>
            <w:webHidden/>
          </w:rPr>
          <w:tab/>
        </w:r>
        <w:r w:rsidR="00A2533B">
          <w:rPr>
            <w:noProof/>
            <w:webHidden/>
          </w:rPr>
          <w:fldChar w:fldCharType="begin"/>
        </w:r>
        <w:r w:rsidR="00A2533B">
          <w:rPr>
            <w:noProof/>
            <w:webHidden/>
          </w:rPr>
          <w:instrText xml:space="preserve"> PAGEREF _Toc115530123 \h </w:instrText>
        </w:r>
        <w:r w:rsidR="00A2533B">
          <w:rPr>
            <w:noProof/>
            <w:webHidden/>
          </w:rPr>
        </w:r>
        <w:r w:rsidR="00A2533B">
          <w:rPr>
            <w:noProof/>
            <w:webHidden/>
          </w:rPr>
          <w:fldChar w:fldCharType="separate"/>
        </w:r>
        <w:r w:rsidR="00A2533B">
          <w:rPr>
            <w:noProof/>
            <w:webHidden/>
          </w:rPr>
          <w:t>33</w:t>
        </w:r>
        <w:r w:rsidR="00A2533B">
          <w:rPr>
            <w:noProof/>
            <w:webHidden/>
          </w:rPr>
          <w:fldChar w:fldCharType="end"/>
        </w:r>
      </w:hyperlink>
    </w:p>
    <w:p w14:paraId="4045EB38" w14:textId="0889B223" w:rsidR="00A2533B" w:rsidRDefault="00000000">
      <w:pPr>
        <w:pStyle w:val="TOC3"/>
        <w:rPr>
          <w:rFonts w:asciiTheme="minorHAnsi" w:eastAsiaTheme="minorEastAsia" w:hAnsiTheme="minorHAnsi" w:cstheme="minorBidi"/>
          <w:noProof/>
          <w:szCs w:val="22"/>
          <w:lang w:eastAsia="en-ZA"/>
        </w:rPr>
      </w:pPr>
      <w:hyperlink w:anchor="_Toc115530124" w:history="1">
        <w:r w:rsidR="00A2533B" w:rsidRPr="009B1A98">
          <w:rPr>
            <w:rStyle w:val="Hyperlink"/>
            <w:noProof/>
          </w:rPr>
          <w:t>2.4.4</w:t>
        </w:r>
        <w:r w:rsidR="00A2533B">
          <w:rPr>
            <w:rFonts w:asciiTheme="minorHAnsi" w:eastAsiaTheme="minorEastAsia" w:hAnsiTheme="minorHAnsi" w:cstheme="minorBidi"/>
            <w:noProof/>
            <w:szCs w:val="22"/>
            <w:lang w:eastAsia="en-ZA"/>
          </w:rPr>
          <w:tab/>
        </w:r>
        <w:r w:rsidR="00A2533B" w:rsidRPr="009B1A98">
          <w:rPr>
            <w:rStyle w:val="Hyperlink"/>
            <w:noProof/>
          </w:rPr>
          <w:t>Advantages and Disadvantages of facial detection and recognition</w:t>
        </w:r>
        <w:r w:rsidR="00A2533B">
          <w:rPr>
            <w:noProof/>
            <w:webHidden/>
          </w:rPr>
          <w:tab/>
        </w:r>
        <w:r w:rsidR="00A2533B">
          <w:rPr>
            <w:noProof/>
            <w:webHidden/>
          </w:rPr>
          <w:fldChar w:fldCharType="begin"/>
        </w:r>
        <w:r w:rsidR="00A2533B">
          <w:rPr>
            <w:noProof/>
            <w:webHidden/>
          </w:rPr>
          <w:instrText xml:space="preserve"> PAGEREF _Toc115530124 \h </w:instrText>
        </w:r>
        <w:r w:rsidR="00A2533B">
          <w:rPr>
            <w:noProof/>
            <w:webHidden/>
          </w:rPr>
        </w:r>
        <w:r w:rsidR="00A2533B">
          <w:rPr>
            <w:noProof/>
            <w:webHidden/>
          </w:rPr>
          <w:fldChar w:fldCharType="separate"/>
        </w:r>
        <w:r w:rsidR="00A2533B">
          <w:rPr>
            <w:noProof/>
            <w:webHidden/>
          </w:rPr>
          <w:t>34</w:t>
        </w:r>
        <w:r w:rsidR="00A2533B">
          <w:rPr>
            <w:noProof/>
            <w:webHidden/>
          </w:rPr>
          <w:fldChar w:fldCharType="end"/>
        </w:r>
      </w:hyperlink>
    </w:p>
    <w:p w14:paraId="555D916B" w14:textId="474CAF15" w:rsidR="00A2533B" w:rsidRDefault="00000000">
      <w:pPr>
        <w:pStyle w:val="TOC3"/>
        <w:rPr>
          <w:rFonts w:asciiTheme="minorHAnsi" w:eastAsiaTheme="minorEastAsia" w:hAnsiTheme="minorHAnsi" w:cstheme="minorBidi"/>
          <w:noProof/>
          <w:szCs w:val="22"/>
          <w:lang w:eastAsia="en-ZA"/>
        </w:rPr>
      </w:pPr>
      <w:hyperlink w:anchor="_Toc115530125" w:history="1">
        <w:r w:rsidR="00A2533B" w:rsidRPr="009B1A98">
          <w:rPr>
            <w:rStyle w:val="Hyperlink"/>
            <w:noProof/>
          </w:rPr>
          <w:t>2.4.5</w:t>
        </w:r>
        <w:r w:rsidR="00A2533B">
          <w:rPr>
            <w:rFonts w:asciiTheme="minorHAnsi" w:eastAsiaTheme="minorEastAsia" w:hAnsiTheme="minorHAnsi" w:cstheme="minorBidi"/>
            <w:noProof/>
            <w:szCs w:val="22"/>
            <w:lang w:eastAsia="en-ZA"/>
          </w:rPr>
          <w:tab/>
        </w:r>
        <w:r w:rsidR="00A2533B" w:rsidRPr="009B1A98">
          <w:rPr>
            <w:rStyle w:val="Hyperlink"/>
            <w:noProof/>
          </w:rPr>
          <w:t>Summary</w:t>
        </w:r>
        <w:r w:rsidR="00A2533B">
          <w:rPr>
            <w:noProof/>
            <w:webHidden/>
          </w:rPr>
          <w:tab/>
        </w:r>
        <w:r w:rsidR="00A2533B">
          <w:rPr>
            <w:noProof/>
            <w:webHidden/>
          </w:rPr>
          <w:fldChar w:fldCharType="begin"/>
        </w:r>
        <w:r w:rsidR="00A2533B">
          <w:rPr>
            <w:noProof/>
            <w:webHidden/>
          </w:rPr>
          <w:instrText xml:space="preserve"> PAGEREF _Toc115530125 \h </w:instrText>
        </w:r>
        <w:r w:rsidR="00A2533B">
          <w:rPr>
            <w:noProof/>
            <w:webHidden/>
          </w:rPr>
        </w:r>
        <w:r w:rsidR="00A2533B">
          <w:rPr>
            <w:noProof/>
            <w:webHidden/>
          </w:rPr>
          <w:fldChar w:fldCharType="separate"/>
        </w:r>
        <w:r w:rsidR="00A2533B">
          <w:rPr>
            <w:noProof/>
            <w:webHidden/>
          </w:rPr>
          <w:t>36</w:t>
        </w:r>
        <w:r w:rsidR="00A2533B">
          <w:rPr>
            <w:noProof/>
            <w:webHidden/>
          </w:rPr>
          <w:fldChar w:fldCharType="end"/>
        </w:r>
      </w:hyperlink>
    </w:p>
    <w:p w14:paraId="01A09A0E" w14:textId="66B6E6E1" w:rsidR="00A2533B" w:rsidRDefault="00000000">
      <w:pPr>
        <w:pStyle w:val="TOC9"/>
        <w:rPr>
          <w:rFonts w:asciiTheme="minorHAnsi" w:eastAsiaTheme="minorEastAsia" w:hAnsiTheme="minorHAnsi" w:cstheme="minorBidi"/>
          <w:b w:val="0"/>
          <w:caps w:val="0"/>
          <w:noProof/>
          <w:szCs w:val="22"/>
          <w:lang w:eastAsia="en-ZA"/>
        </w:rPr>
      </w:pPr>
      <w:hyperlink w:anchor="_Toc115530126" w:history="1">
        <w:r w:rsidR="00A2533B" w:rsidRPr="009B1A98">
          <w:rPr>
            <w:rStyle w:val="Hyperlink"/>
            <w:noProof/>
          </w:rPr>
          <w:t>cHAPTER 3 – aRTIFACT plANNING AND DEVELOPMENT</w:t>
        </w:r>
        <w:r w:rsidR="00A2533B">
          <w:rPr>
            <w:noProof/>
            <w:webHidden/>
          </w:rPr>
          <w:tab/>
        </w:r>
        <w:r w:rsidR="00A2533B">
          <w:rPr>
            <w:noProof/>
            <w:webHidden/>
          </w:rPr>
          <w:fldChar w:fldCharType="begin"/>
        </w:r>
        <w:r w:rsidR="00A2533B">
          <w:rPr>
            <w:noProof/>
            <w:webHidden/>
          </w:rPr>
          <w:instrText xml:space="preserve"> PAGEREF _Toc115530126 \h </w:instrText>
        </w:r>
        <w:r w:rsidR="00A2533B">
          <w:rPr>
            <w:noProof/>
            <w:webHidden/>
          </w:rPr>
        </w:r>
        <w:r w:rsidR="00A2533B">
          <w:rPr>
            <w:noProof/>
            <w:webHidden/>
          </w:rPr>
          <w:fldChar w:fldCharType="separate"/>
        </w:r>
        <w:r w:rsidR="00A2533B">
          <w:rPr>
            <w:noProof/>
            <w:webHidden/>
          </w:rPr>
          <w:t>37</w:t>
        </w:r>
        <w:r w:rsidR="00A2533B">
          <w:rPr>
            <w:noProof/>
            <w:webHidden/>
          </w:rPr>
          <w:fldChar w:fldCharType="end"/>
        </w:r>
      </w:hyperlink>
    </w:p>
    <w:p w14:paraId="0942B8F2" w14:textId="5BEFAFC4" w:rsidR="00A2533B" w:rsidRDefault="00000000">
      <w:pPr>
        <w:pStyle w:val="TOC2"/>
        <w:rPr>
          <w:rFonts w:asciiTheme="minorHAnsi" w:eastAsiaTheme="minorEastAsia" w:hAnsiTheme="minorHAnsi" w:cstheme="minorBidi"/>
          <w:b w:val="0"/>
          <w:noProof/>
          <w:szCs w:val="22"/>
          <w:lang w:eastAsia="en-ZA"/>
        </w:rPr>
      </w:pPr>
      <w:hyperlink w:anchor="_Toc115530128" w:history="1">
        <w:r w:rsidR="00A2533B" w:rsidRPr="009B1A98">
          <w:rPr>
            <w:rStyle w:val="Hyperlink"/>
            <w:noProof/>
          </w:rPr>
          <w:t>3.1</w:t>
        </w:r>
        <w:r w:rsidR="00A2533B">
          <w:rPr>
            <w:rFonts w:asciiTheme="minorHAnsi" w:eastAsiaTheme="minorEastAsia" w:hAnsiTheme="minorHAnsi" w:cstheme="minorBidi"/>
            <w:b w:val="0"/>
            <w:noProof/>
            <w:szCs w:val="22"/>
            <w:lang w:eastAsia="en-ZA"/>
          </w:rPr>
          <w:tab/>
        </w:r>
        <w:r w:rsidR="00A2533B" w:rsidRPr="009B1A98">
          <w:rPr>
            <w:rStyle w:val="Hyperlink"/>
            <w:noProof/>
          </w:rPr>
          <w:t>Introduction</w:t>
        </w:r>
        <w:r w:rsidR="00A2533B">
          <w:rPr>
            <w:noProof/>
            <w:webHidden/>
          </w:rPr>
          <w:tab/>
        </w:r>
        <w:r w:rsidR="00A2533B">
          <w:rPr>
            <w:noProof/>
            <w:webHidden/>
          </w:rPr>
          <w:fldChar w:fldCharType="begin"/>
        </w:r>
        <w:r w:rsidR="00A2533B">
          <w:rPr>
            <w:noProof/>
            <w:webHidden/>
          </w:rPr>
          <w:instrText xml:space="preserve"> PAGEREF _Toc115530128 \h </w:instrText>
        </w:r>
        <w:r w:rsidR="00A2533B">
          <w:rPr>
            <w:noProof/>
            <w:webHidden/>
          </w:rPr>
        </w:r>
        <w:r w:rsidR="00A2533B">
          <w:rPr>
            <w:noProof/>
            <w:webHidden/>
          </w:rPr>
          <w:fldChar w:fldCharType="separate"/>
        </w:r>
        <w:r w:rsidR="00A2533B">
          <w:rPr>
            <w:noProof/>
            <w:webHidden/>
          </w:rPr>
          <w:t>37</w:t>
        </w:r>
        <w:r w:rsidR="00A2533B">
          <w:rPr>
            <w:noProof/>
            <w:webHidden/>
          </w:rPr>
          <w:fldChar w:fldCharType="end"/>
        </w:r>
      </w:hyperlink>
    </w:p>
    <w:p w14:paraId="5FBDD5AF" w14:textId="6E89E03E" w:rsidR="00A2533B" w:rsidRDefault="00000000">
      <w:pPr>
        <w:pStyle w:val="TOC2"/>
        <w:rPr>
          <w:rFonts w:asciiTheme="minorHAnsi" w:eastAsiaTheme="minorEastAsia" w:hAnsiTheme="minorHAnsi" w:cstheme="minorBidi"/>
          <w:b w:val="0"/>
          <w:noProof/>
          <w:szCs w:val="22"/>
          <w:lang w:eastAsia="en-ZA"/>
        </w:rPr>
      </w:pPr>
      <w:hyperlink w:anchor="_Toc115530129" w:history="1">
        <w:r w:rsidR="00A2533B" w:rsidRPr="009B1A98">
          <w:rPr>
            <w:rStyle w:val="Hyperlink"/>
            <w:noProof/>
          </w:rPr>
          <w:t>3.2</w:t>
        </w:r>
        <w:r w:rsidR="00A2533B">
          <w:rPr>
            <w:rFonts w:asciiTheme="minorHAnsi" w:eastAsiaTheme="minorEastAsia" w:hAnsiTheme="minorHAnsi" w:cstheme="minorBidi"/>
            <w:b w:val="0"/>
            <w:noProof/>
            <w:szCs w:val="22"/>
            <w:lang w:eastAsia="en-ZA"/>
          </w:rPr>
          <w:tab/>
        </w:r>
        <w:r w:rsidR="00A2533B" w:rsidRPr="009B1A98">
          <w:rPr>
            <w:rStyle w:val="Hyperlink"/>
            <w:noProof/>
          </w:rPr>
          <w:t>Description of artefact</w:t>
        </w:r>
        <w:r w:rsidR="00A2533B">
          <w:rPr>
            <w:noProof/>
            <w:webHidden/>
          </w:rPr>
          <w:tab/>
        </w:r>
        <w:r w:rsidR="00A2533B">
          <w:rPr>
            <w:noProof/>
            <w:webHidden/>
          </w:rPr>
          <w:fldChar w:fldCharType="begin"/>
        </w:r>
        <w:r w:rsidR="00A2533B">
          <w:rPr>
            <w:noProof/>
            <w:webHidden/>
          </w:rPr>
          <w:instrText xml:space="preserve"> PAGEREF _Toc115530129 \h </w:instrText>
        </w:r>
        <w:r w:rsidR="00A2533B">
          <w:rPr>
            <w:noProof/>
            <w:webHidden/>
          </w:rPr>
        </w:r>
        <w:r w:rsidR="00A2533B">
          <w:rPr>
            <w:noProof/>
            <w:webHidden/>
          </w:rPr>
          <w:fldChar w:fldCharType="separate"/>
        </w:r>
        <w:r w:rsidR="00A2533B">
          <w:rPr>
            <w:noProof/>
            <w:webHidden/>
          </w:rPr>
          <w:t>37</w:t>
        </w:r>
        <w:r w:rsidR="00A2533B">
          <w:rPr>
            <w:noProof/>
            <w:webHidden/>
          </w:rPr>
          <w:fldChar w:fldCharType="end"/>
        </w:r>
      </w:hyperlink>
    </w:p>
    <w:p w14:paraId="10BB81A4" w14:textId="618AC550" w:rsidR="00A2533B" w:rsidRDefault="00000000">
      <w:pPr>
        <w:pStyle w:val="TOC2"/>
        <w:rPr>
          <w:rFonts w:asciiTheme="minorHAnsi" w:eastAsiaTheme="minorEastAsia" w:hAnsiTheme="minorHAnsi" w:cstheme="minorBidi"/>
          <w:b w:val="0"/>
          <w:noProof/>
          <w:szCs w:val="22"/>
          <w:lang w:eastAsia="en-ZA"/>
        </w:rPr>
      </w:pPr>
      <w:hyperlink w:anchor="_Toc115530130" w:history="1">
        <w:r w:rsidR="00A2533B" w:rsidRPr="009B1A98">
          <w:rPr>
            <w:rStyle w:val="Hyperlink"/>
            <w:noProof/>
          </w:rPr>
          <w:t>3.3</w:t>
        </w:r>
        <w:r w:rsidR="00A2533B">
          <w:rPr>
            <w:rFonts w:asciiTheme="minorHAnsi" w:eastAsiaTheme="minorEastAsia" w:hAnsiTheme="minorHAnsi" w:cstheme="minorBidi"/>
            <w:b w:val="0"/>
            <w:noProof/>
            <w:szCs w:val="22"/>
            <w:lang w:eastAsia="en-ZA"/>
          </w:rPr>
          <w:tab/>
        </w:r>
        <w:r w:rsidR="00A2533B" w:rsidRPr="009B1A98">
          <w:rPr>
            <w:rStyle w:val="Hyperlink"/>
            <w:noProof/>
          </w:rPr>
          <w:t>The life cycle followed and its different phases</w:t>
        </w:r>
        <w:r w:rsidR="00A2533B">
          <w:rPr>
            <w:noProof/>
            <w:webHidden/>
          </w:rPr>
          <w:tab/>
        </w:r>
        <w:r w:rsidR="00A2533B">
          <w:rPr>
            <w:noProof/>
            <w:webHidden/>
          </w:rPr>
          <w:fldChar w:fldCharType="begin"/>
        </w:r>
        <w:r w:rsidR="00A2533B">
          <w:rPr>
            <w:noProof/>
            <w:webHidden/>
          </w:rPr>
          <w:instrText xml:space="preserve"> PAGEREF _Toc115530130 \h </w:instrText>
        </w:r>
        <w:r w:rsidR="00A2533B">
          <w:rPr>
            <w:noProof/>
            <w:webHidden/>
          </w:rPr>
        </w:r>
        <w:r w:rsidR="00A2533B">
          <w:rPr>
            <w:noProof/>
            <w:webHidden/>
          </w:rPr>
          <w:fldChar w:fldCharType="separate"/>
        </w:r>
        <w:r w:rsidR="00A2533B">
          <w:rPr>
            <w:noProof/>
            <w:webHidden/>
          </w:rPr>
          <w:t>38</w:t>
        </w:r>
        <w:r w:rsidR="00A2533B">
          <w:rPr>
            <w:noProof/>
            <w:webHidden/>
          </w:rPr>
          <w:fldChar w:fldCharType="end"/>
        </w:r>
      </w:hyperlink>
    </w:p>
    <w:p w14:paraId="04693152" w14:textId="511BCFB8" w:rsidR="00A2533B" w:rsidRDefault="00000000">
      <w:pPr>
        <w:pStyle w:val="TOC2"/>
        <w:rPr>
          <w:rFonts w:asciiTheme="minorHAnsi" w:eastAsiaTheme="minorEastAsia" w:hAnsiTheme="minorHAnsi" w:cstheme="minorBidi"/>
          <w:b w:val="0"/>
          <w:noProof/>
          <w:szCs w:val="22"/>
          <w:lang w:eastAsia="en-ZA"/>
        </w:rPr>
      </w:pPr>
      <w:hyperlink w:anchor="_Toc115530131" w:history="1">
        <w:r w:rsidR="00A2533B" w:rsidRPr="009B1A98">
          <w:rPr>
            <w:rStyle w:val="Hyperlink"/>
            <w:noProof/>
          </w:rPr>
          <w:t>3.4</w:t>
        </w:r>
        <w:r w:rsidR="00A2533B">
          <w:rPr>
            <w:rFonts w:asciiTheme="minorHAnsi" w:eastAsiaTheme="minorEastAsia" w:hAnsiTheme="minorHAnsi" w:cstheme="minorBidi"/>
            <w:b w:val="0"/>
            <w:noProof/>
            <w:szCs w:val="22"/>
            <w:lang w:eastAsia="en-ZA"/>
          </w:rPr>
          <w:tab/>
        </w:r>
        <w:r w:rsidR="00A2533B" w:rsidRPr="009B1A98">
          <w:rPr>
            <w:rStyle w:val="Hyperlink"/>
            <w:noProof/>
          </w:rPr>
          <w:t>Description of the development of the artefact</w:t>
        </w:r>
        <w:r w:rsidR="00A2533B">
          <w:rPr>
            <w:noProof/>
            <w:webHidden/>
          </w:rPr>
          <w:tab/>
        </w:r>
        <w:r w:rsidR="00A2533B">
          <w:rPr>
            <w:noProof/>
            <w:webHidden/>
          </w:rPr>
          <w:fldChar w:fldCharType="begin"/>
        </w:r>
        <w:r w:rsidR="00A2533B">
          <w:rPr>
            <w:noProof/>
            <w:webHidden/>
          </w:rPr>
          <w:instrText xml:space="preserve"> PAGEREF _Toc115530131 \h </w:instrText>
        </w:r>
        <w:r w:rsidR="00A2533B">
          <w:rPr>
            <w:noProof/>
            <w:webHidden/>
          </w:rPr>
        </w:r>
        <w:r w:rsidR="00A2533B">
          <w:rPr>
            <w:noProof/>
            <w:webHidden/>
          </w:rPr>
          <w:fldChar w:fldCharType="separate"/>
        </w:r>
        <w:r w:rsidR="00A2533B">
          <w:rPr>
            <w:noProof/>
            <w:webHidden/>
          </w:rPr>
          <w:t>38</w:t>
        </w:r>
        <w:r w:rsidR="00A2533B">
          <w:rPr>
            <w:noProof/>
            <w:webHidden/>
          </w:rPr>
          <w:fldChar w:fldCharType="end"/>
        </w:r>
      </w:hyperlink>
    </w:p>
    <w:p w14:paraId="5295C7DE" w14:textId="455987FA" w:rsidR="00A2533B" w:rsidRDefault="00000000">
      <w:pPr>
        <w:pStyle w:val="TOC3"/>
        <w:rPr>
          <w:rFonts w:asciiTheme="minorHAnsi" w:eastAsiaTheme="minorEastAsia" w:hAnsiTheme="minorHAnsi" w:cstheme="minorBidi"/>
          <w:noProof/>
          <w:szCs w:val="22"/>
          <w:lang w:eastAsia="en-ZA"/>
        </w:rPr>
      </w:pPr>
      <w:hyperlink w:anchor="_Toc115530132" w:history="1">
        <w:r w:rsidR="00A2533B" w:rsidRPr="009B1A98">
          <w:rPr>
            <w:rStyle w:val="Hyperlink"/>
            <w:noProof/>
          </w:rPr>
          <w:t>3.4.1</w:t>
        </w:r>
        <w:r w:rsidR="00A2533B">
          <w:rPr>
            <w:rFonts w:asciiTheme="minorHAnsi" w:eastAsiaTheme="minorEastAsia" w:hAnsiTheme="minorHAnsi" w:cstheme="minorBidi"/>
            <w:noProof/>
            <w:szCs w:val="22"/>
            <w:lang w:eastAsia="en-ZA"/>
          </w:rPr>
          <w:tab/>
        </w:r>
        <w:r w:rsidR="00A2533B" w:rsidRPr="009B1A98">
          <w:rPr>
            <w:rStyle w:val="Hyperlink"/>
            <w:noProof/>
          </w:rPr>
          <w:t>Ideation</w:t>
        </w:r>
        <w:r w:rsidR="00A2533B">
          <w:rPr>
            <w:noProof/>
            <w:webHidden/>
          </w:rPr>
          <w:tab/>
        </w:r>
        <w:r w:rsidR="00A2533B">
          <w:rPr>
            <w:noProof/>
            <w:webHidden/>
          </w:rPr>
          <w:fldChar w:fldCharType="begin"/>
        </w:r>
        <w:r w:rsidR="00A2533B">
          <w:rPr>
            <w:noProof/>
            <w:webHidden/>
          </w:rPr>
          <w:instrText xml:space="preserve"> PAGEREF _Toc115530132 \h </w:instrText>
        </w:r>
        <w:r w:rsidR="00A2533B">
          <w:rPr>
            <w:noProof/>
            <w:webHidden/>
          </w:rPr>
        </w:r>
        <w:r w:rsidR="00A2533B">
          <w:rPr>
            <w:noProof/>
            <w:webHidden/>
          </w:rPr>
          <w:fldChar w:fldCharType="separate"/>
        </w:r>
        <w:r w:rsidR="00A2533B">
          <w:rPr>
            <w:noProof/>
            <w:webHidden/>
          </w:rPr>
          <w:t>38</w:t>
        </w:r>
        <w:r w:rsidR="00A2533B">
          <w:rPr>
            <w:noProof/>
            <w:webHidden/>
          </w:rPr>
          <w:fldChar w:fldCharType="end"/>
        </w:r>
      </w:hyperlink>
    </w:p>
    <w:p w14:paraId="57216883" w14:textId="3648CDAB" w:rsidR="00A2533B" w:rsidRDefault="00000000">
      <w:pPr>
        <w:pStyle w:val="TOC3"/>
        <w:rPr>
          <w:rFonts w:asciiTheme="minorHAnsi" w:eastAsiaTheme="minorEastAsia" w:hAnsiTheme="minorHAnsi" w:cstheme="minorBidi"/>
          <w:noProof/>
          <w:szCs w:val="22"/>
          <w:lang w:eastAsia="en-ZA"/>
        </w:rPr>
      </w:pPr>
      <w:hyperlink w:anchor="_Toc115530133" w:history="1">
        <w:r w:rsidR="00A2533B" w:rsidRPr="009B1A98">
          <w:rPr>
            <w:rStyle w:val="Hyperlink"/>
            <w:noProof/>
          </w:rPr>
          <w:t>3.4.2</w:t>
        </w:r>
        <w:r w:rsidR="00A2533B">
          <w:rPr>
            <w:rFonts w:asciiTheme="minorHAnsi" w:eastAsiaTheme="minorEastAsia" w:hAnsiTheme="minorHAnsi" w:cstheme="minorBidi"/>
            <w:noProof/>
            <w:szCs w:val="22"/>
            <w:lang w:eastAsia="en-ZA"/>
          </w:rPr>
          <w:tab/>
        </w:r>
        <w:r w:rsidR="00A2533B" w:rsidRPr="009B1A98">
          <w:rPr>
            <w:rStyle w:val="Hyperlink"/>
            <w:noProof/>
          </w:rPr>
          <w:t>Development</w:t>
        </w:r>
        <w:r w:rsidR="00A2533B">
          <w:rPr>
            <w:noProof/>
            <w:webHidden/>
          </w:rPr>
          <w:tab/>
        </w:r>
        <w:r w:rsidR="00A2533B">
          <w:rPr>
            <w:noProof/>
            <w:webHidden/>
          </w:rPr>
          <w:fldChar w:fldCharType="begin"/>
        </w:r>
        <w:r w:rsidR="00A2533B">
          <w:rPr>
            <w:noProof/>
            <w:webHidden/>
          </w:rPr>
          <w:instrText xml:space="preserve"> PAGEREF _Toc115530133 \h </w:instrText>
        </w:r>
        <w:r w:rsidR="00A2533B">
          <w:rPr>
            <w:noProof/>
            <w:webHidden/>
          </w:rPr>
        </w:r>
        <w:r w:rsidR="00A2533B">
          <w:rPr>
            <w:noProof/>
            <w:webHidden/>
          </w:rPr>
          <w:fldChar w:fldCharType="separate"/>
        </w:r>
        <w:r w:rsidR="00A2533B">
          <w:rPr>
            <w:noProof/>
            <w:webHidden/>
          </w:rPr>
          <w:t>38</w:t>
        </w:r>
        <w:r w:rsidR="00A2533B">
          <w:rPr>
            <w:noProof/>
            <w:webHidden/>
          </w:rPr>
          <w:fldChar w:fldCharType="end"/>
        </w:r>
      </w:hyperlink>
    </w:p>
    <w:p w14:paraId="37B353C4" w14:textId="45938621" w:rsidR="00A2533B" w:rsidRDefault="00000000">
      <w:pPr>
        <w:pStyle w:val="TOC3"/>
        <w:rPr>
          <w:rFonts w:asciiTheme="minorHAnsi" w:eastAsiaTheme="minorEastAsia" w:hAnsiTheme="minorHAnsi" w:cstheme="minorBidi"/>
          <w:noProof/>
          <w:szCs w:val="22"/>
          <w:lang w:eastAsia="en-ZA"/>
        </w:rPr>
      </w:pPr>
      <w:hyperlink w:anchor="_Toc115530134" w:history="1">
        <w:r w:rsidR="00A2533B" w:rsidRPr="009B1A98">
          <w:rPr>
            <w:rStyle w:val="Hyperlink"/>
            <w:noProof/>
          </w:rPr>
          <w:t>3.4.3</w:t>
        </w:r>
        <w:r w:rsidR="00A2533B">
          <w:rPr>
            <w:rFonts w:asciiTheme="minorHAnsi" w:eastAsiaTheme="minorEastAsia" w:hAnsiTheme="minorHAnsi" w:cstheme="minorBidi"/>
            <w:noProof/>
            <w:szCs w:val="22"/>
            <w:lang w:eastAsia="en-ZA"/>
          </w:rPr>
          <w:tab/>
        </w:r>
        <w:r w:rsidR="00A2533B" w:rsidRPr="009B1A98">
          <w:rPr>
            <w:rStyle w:val="Hyperlink"/>
            <w:noProof/>
          </w:rPr>
          <w:t>Testing</w:t>
        </w:r>
        <w:r w:rsidR="00A2533B">
          <w:rPr>
            <w:noProof/>
            <w:webHidden/>
          </w:rPr>
          <w:tab/>
        </w:r>
        <w:r w:rsidR="00A2533B">
          <w:rPr>
            <w:noProof/>
            <w:webHidden/>
          </w:rPr>
          <w:fldChar w:fldCharType="begin"/>
        </w:r>
        <w:r w:rsidR="00A2533B">
          <w:rPr>
            <w:noProof/>
            <w:webHidden/>
          </w:rPr>
          <w:instrText xml:space="preserve"> PAGEREF _Toc115530134 \h </w:instrText>
        </w:r>
        <w:r w:rsidR="00A2533B">
          <w:rPr>
            <w:noProof/>
            <w:webHidden/>
          </w:rPr>
        </w:r>
        <w:r w:rsidR="00A2533B">
          <w:rPr>
            <w:noProof/>
            <w:webHidden/>
          </w:rPr>
          <w:fldChar w:fldCharType="separate"/>
        </w:r>
        <w:r w:rsidR="00A2533B">
          <w:rPr>
            <w:noProof/>
            <w:webHidden/>
          </w:rPr>
          <w:t>39</w:t>
        </w:r>
        <w:r w:rsidR="00A2533B">
          <w:rPr>
            <w:noProof/>
            <w:webHidden/>
          </w:rPr>
          <w:fldChar w:fldCharType="end"/>
        </w:r>
      </w:hyperlink>
    </w:p>
    <w:p w14:paraId="75A14870" w14:textId="097C5652" w:rsidR="00A2533B" w:rsidRDefault="00000000">
      <w:pPr>
        <w:pStyle w:val="TOC3"/>
        <w:rPr>
          <w:rFonts w:asciiTheme="minorHAnsi" w:eastAsiaTheme="minorEastAsia" w:hAnsiTheme="minorHAnsi" w:cstheme="minorBidi"/>
          <w:noProof/>
          <w:szCs w:val="22"/>
          <w:lang w:eastAsia="en-ZA"/>
        </w:rPr>
      </w:pPr>
      <w:hyperlink w:anchor="_Toc115530135" w:history="1">
        <w:r w:rsidR="00A2533B" w:rsidRPr="009B1A98">
          <w:rPr>
            <w:rStyle w:val="Hyperlink"/>
            <w:noProof/>
          </w:rPr>
          <w:t>3.4.4</w:t>
        </w:r>
        <w:r w:rsidR="00A2533B">
          <w:rPr>
            <w:rFonts w:asciiTheme="minorHAnsi" w:eastAsiaTheme="minorEastAsia" w:hAnsiTheme="minorHAnsi" w:cstheme="minorBidi"/>
            <w:noProof/>
            <w:szCs w:val="22"/>
            <w:lang w:eastAsia="en-ZA"/>
          </w:rPr>
          <w:tab/>
        </w:r>
        <w:r w:rsidR="00A2533B" w:rsidRPr="009B1A98">
          <w:rPr>
            <w:rStyle w:val="Hyperlink"/>
            <w:noProof/>
          </w:rPr>
          <w:t>Deployment</w:t>
        </w:r>
        <w:r w:rsidR="00A2533B">
          <w:rPr>
            <w:noProof/>
            <w:webHidden/>
          </w:rPr>
          <w:tab/>
        </w:r>
        <w:r w:rsidR="00A2533B">
          <w:rPr>
            <w:noProof/>
            <w:webHidden/>
          </w:rPr>
          <w:fldChar w:fldCharType="begin"/>
        </w:r>
        <w:r w:rsidR="00A2533B">
          <w:rPr>
            <w:noProof/>
            <w:webHidden/>
          </w:rPr>
          <w:instrText xml:space="preserve"> PAGEREF _Toc115530135 \h </w:instrText>
        </w:r>
        <w:r w:rsidR="00A2533B">
          <w:rPr>
            <w:noProof/>
            <w:webHidden/>
          </w:rPr>
        </w:r>
        <w:r w:rsidR="00A2533B">
          <w:rPr>
            <w:noProof/>
            <w:webHidden/>
          </w:rPr>
          <w:fldChar w:fldCharType="separate"/>
        </w:r>
        <w:r w:rsidR="00A2533B">
          <w:rPr>
            <w:noProof/>
            <w:webHidden/>
          </w:rPr>
          <w:t>39</w:t>
        </w:r>
        <w:r w:rsidR="00A2533B">
          <w:rPr>
            <w:noProof/>
            <w:webHidden/>
          </w:rPr>
          <w:fldChar w:fldCharType="end"/>
        </w:r>
      </w:hyperlink>
    </w:p>
    <w:p w14:paraId="4764E068" w14:textId="78676995" w:rsidR="00A2533B" w:rsidRDefault="00000000">
      <w:pPr>
        <w:pStyle w:val="TOC3"/>
        <w:rPr>
          <w:rFonts w:asciiTheme="minorHAnsi" w:eastAsiaTheme="minorEastAsia" w:hAnsiTheme="minorHAnsi" w:cstheme="minorBidi"/>
          <w:noProof/>
          <w:szCs w:val="22"/>
          <w:lang w:eastAsia="en-ZA"/>
        </w:rPr>
      </w:pPr>
      <w:hyperlink w:anchor="_Toc115530136" w:history="1">
        <w:r w:rsidR="00A2533B" w:rsidRPr="009B1A98">
          <w:rPr>
            <w:rStyle w:val="Hyperlink"/>
            <w:noProof/>
          </w:rPr>
          <w:t>3.4.5</w:t>
        </w:r>
        <w:r w:rsidR="00A2533B">
          <w:rPr>
            <w:rFonts w:asciiTheme="minorHAnsi" w:eastAsiaTheme="minorEastAsia" w:hAnsiTheme="minorHAnsi" w:cstheme="minorBidi"/>
            <w:noProof/>
            <w:szCs w:val="22"/>
            <w:lang w:eastAsia="en-ZA"/>
          </w:rPr>
          <w:tab/>
        </w:r>
        <w:r w:rsidR="00A2533B" w:rsidRPr="009B1A98">
          <w:rPr>
            <w:rStyle w:val="Hyperlink"/>
            <w:noProof/>
          </w:rPr>
          <w:t>Operations / Maintenance</w:t>
        </w:r>
        <w:r w:rsidR="00A2533B">
          <w:rPr>
            <w:noProof/>
            <w:webHidden/>
          </w:rPr>
          <w:tab/>
        </w:r>
        <w:r w:rsidR="00A2533B">
          <w:rPr>
            <w:noProof/>
            <w:webHidden/>
          </w:rPr>
          <w:fldChar w:fldCharType="begin"/>
        </w:r>
        <w:r w:rsidR="00A2533B">
          <w:rPr>
            <w:noProof/>
            <w:webHidden/>
          </w:rPr>
          <w:instrText xml:space="preserve"> PAGEREF _Toc115530136 \h </w:instrText>
        </w:r>
        <w:r w:rsidR="00A2533B">
          <w:rPr>
            <w:noProof/>
            <w:webHidden/>
          </w:rPr>
        </w:r>
        <w:r w:rsidR="00A2533B">
          <w:rPr>
            <w:noProof/>
            <w:webHidden/>
          </w:rPr>
          <w:fldChar w:fldCharType="separate"/>
        </w:r>
        <w:r w:rsidR="00A2533B">
          <w:rPr>
            <w:noProof/>
            <w:webHidden/>
          </w:rPr>
          <w:t>39</w:t>
        </w:r>
        <w:r w:rsidR="00A2533B">
          <w:rPr>
            <w:noProof/>
            <w:webHidden/>
          </w:rPr>
          <w:fldChar w:fldCharType="end"/>
        </w:r>
      </w:hyperlink>
    </w:p>
    <w:p w14:paraId="0401C908" w14:textId="73F1AFAC" w:rsidR="00A2533B" w:rsidRDefault="00000000">
      <w:pPr>
        <w:pStyle w:val="TOC8"/>
        <w:rPr>
          <w:rFonts w:asciiTheme="minorHAnsi" w:eastAsiaTheme="minorEastAsia" w:hAnsiTheme="minorHAnsi" w:cstheme="minorBidi"/>
          <w:b w:val="0"/>
          <w:caps w:val="0"/>
          <w:noProof/>
          <w:szCs w:val="22"/>
          <w:lang w:eastAsia="en-ZA"/>
        </w:rPr>
      </w:pPr>
      <w:hyperlink w:anchor="_Toc115530137" w:history="1">
        <w:r w:rsidR="00A2533B" w:rsidRPr="009B1A98">
          <w:rPr>
            <w:rStyle w:val="Hyperlink"/>
            <w:noProof/>
          </w:rPr>
          <w:t>Bibliography</w:t>
        </w:r>
        <w:r w:rsidR="00A2533B">
          <w:rPr>
            <w:noProof/>
            <w:webHidden/>
          </w:rPr>
          <w:tab/>
        </w:r>
        <w:r w:rsidR="00A2533B">
          <w:rPr>
            <w:noProof/>
            <w:webHidden/>
          </w:rPr>
          <w:fldChar w:fldCharType="begin"/>
        </w:r>
        <w:r w:rsidR="00A2533B">
          <w:rPr>
            <w:noProof/>
            <w:webHidden/>
          </w:rPr>
          <w:instrText xml:space="preserve"> PAGEREF _Toc115530137 \h </w:instrText>
        </w:r>
        <w:r w:rsidR="00A2533B">
          <w:rPr>
            <w:noProof/>
            <w:webHidden/>
          </w:rPr>
        </w:r>
        <w:r w:rsidR="00A2533B">
          <w:rPr>
            <w:noProof/>
            <w:webHidden/>
          </w:rPr>
          <w:fldChar w:fldCharType="separate"/>
        </w:r>
        <w:r w:rsidR="00A2533B">
          <w:rPr>
            <w:noProof/>
            <w:webHidden/>
          </w:rPr>
          <w:t>42</w:t>
        </w:r>
        <w:r w:rsidR="00A2533B">
          <w:rPr>
            <w:noProof/>
            <w:webHidden/>
          </w:rPr>
          <w:fldChar w:fldCharType="end"/>
        </w:r>
      </w:hyperlink>
    </w:p>
    <w:p w14:paraId="42A884CA" w14:textId="5389E3D0"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669F7CFA" w14:textId="2F5D2E17" w:rsidR="00A2533B"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Table" </w:instrText>
      </w:r>
      <w:r>
        <w:rPr>
          <w:sz w:val="24"/>
        </w:rPr>
        <w:fldChar w:fldCharType="separate"/>
      </w:r>
      <w:hyperlink w:anchor="_Toc115530138" w:history="1">
        <w:r w:rsidR="00A2533B" w:rsidRPr="00C64880">
          <w:rPr>
            <w:rStyle w:val="Hyperlink"/>
          </w:rPr>
          <w:t>Table 1 - Definitions</w:t>
        </w:r>
        <w:r w:rsidR="00A2533B">
          <w:rPr>
            <w:webHidden/>
          </w:rPr>
          <w:tab/>
        </w:r>
        <w:r w:rsidR="00A2533B">
          <w:rPr>
            <w:webHidden/>
          </w:rPr>
          <w:fldChar w:fldCharType="begin"/>
        </w:r>
        <w:r w:rsidR="00A2533B">
          <w:rPr>
            <w:webHidden/>
          </w:rPr>
          <w:instrText xml:space="preserve"> PAGEREF _Toc115530138 \h </w:instrText>
        </w:r>
        <w:r w:rsidR="00A2533B">
          <w:rPr>
            <w:webHidden/>
          </w:rPr>
        </w:r>
        <w:r w:rsidR="00A2533B">
          <w:rPr>
            <w:webHidden/>
          </w:rPr>
          <w:fldChar w:fldCharType="separate"/>
        </w:r>
        <w:r w:rsidR="00A2533B">
          <w:rPr>
            <w:webHidden/>
          </w:rPr>
          <w:t>7</w:t>
        </w:r>
        <w:r w:rsidR="00A2533B">
          <w:rPr>
            <w:webHidden/>
          </w:rPr>
          <w:fldChar w:fldCharType="end"/>
        </w:r>
      </w:hyperlink>
    </w:p>
    <w:p w14:paraId="0F8A81FA" w14:textId="23117B17" w:rsidR="00A2533B" w:rsidRDefault="00000000">
      <w:pPr>
        <w:pStyle w:val="TableofFigures"/>
        <w:rPr>
          <w:rFonts w:asciiTheme="minorHAnsi" w:eastAsiaTheme="minorEastAsia" w:hAnsiTheme="minorHAnsi" w:cstheme="minorBidi"/>
          <w:szCs w:val="22"/>
          <w:lang w:eastAsia="en-ZA"/>
        </w:rPr>
      </w:pPr>
      <w:hyperlink w:anchor="_Toc115530139" w:history="1">
        <w:r w:rsidR="00A2533B" w:rsidRPr="00C64880">
          <w:rPr>
            <w:rStyle w:val="Hyperlink"/>
          </w:rPr>
          <w:t>Table 2 - Abbreviations</w:t>
        </w:r>
        <w:r w:rsidR="00A2533B">
          <w:rPr>
            <w:webHidden/>
          </w:rPr>
          <w:tab/>
        </w:r>
        <w:r w:rsidR="00A2533B">
          <w:rPr>
            <w:webHidden/>
          </w:rPr>
          <w:fldChar w:fldCharType="begin"/>
        </w:r>
        <w:r w:rsidR="00A2533B">
          <w:rPr>
            <w:webHidden/>
          </w:rPr>
          <w:instrText xml:space="preserve"> PAGEREF _Toc115530139 \h </w:instrText>
        </w:r>
        <w:r w:rsidR="00A2533B">
          <w:rPr>
            <w:webHidden/>
          </w:rPr>
        </w:r>
        <w:r w:rsidR="00A2533B">
          <w:rPr>
            <w:webHidden/>
          </w:rPr>
          <w:fldChar w:fldCharType="separate"/>
        </w:r>
        <w:r w:rsidR="00A2533B">
          <w:rPr>
            <w:webHidden/>
          </w:rPr>
          <w:t>7</w:t>
        </w:r>
        <w:r w:rsidR="00A2533B">
          <w:rPr>
            <w:webHidden/>
          </w:rPr>
          <w:fldChar w:fldCharType="end"/>
        </w:r>
      </w:hyperlink>
    </w:p>
    <w:p w14:paraId="4FA910A9" w14:textId="2CB531A0" w:rsidR="00A2533B" w:rsidRDefault="00000000">
      <w:pPr>
        <w:pStyle w:val="TableofFigures"/>
        <w:rPr>
          <w:rFonts w:asciiTheme="minorHAnsi" w:eastAsiaTheme="minorEastAsia" w:hAnsiTheme="minorHAnsi" w:cstheme="minorBidi"/>
          <w:szCs w:val="22"/>
          <w:lang w:eastAsia="en-ZA"/>
        </w:rPr>
      </w:pPr>
      <w:hyperlink w:anchor="_Toc115530140" w:history="1">
        <w:r w:rsidR="00A2533B" w:rsidRPr="00C64880">
          <w:rPr>
            <w:rStyle w:val="Hyperlink"/>
          </w:rPr>
          <w:t>Table 3 - Due Dates</w:t>
        </w:r>
        <w:r w:rsidR="00A2533B">
          <w:rPr>
            <w:webHidden/>
          </w:rPr>
          <w:tab/>
        </w:r>
        <w:r w:rsidR="00A2533B">
          <w:rPr>
            <w:webHidden/>
          </w:rPr>
          <w:fldChar w:fldCharType="begin"/>
        </w:r>
        <w:r w:rsidR="00A2533B">
          <w:rPr>
            <w:webHidden/>
          </w:rPr>
          <w:instrText xml:space="preserve"> PAGEREF _Toc115530140 \h </w:instrText>
        </w:r>
        <w:r w:rsidR="00A2533B">
          <w:rPr>
            <w:webHidden/>
          </w:rPr>
        </w:r>
        <w:r w:rsidR="00A2533B">
          <w:rPr>
            <w:webHidden/>
          </w:rPr>
          <w:fldChar w:fldCharType="separate"/>
        </w:r>
        <w:r w:rsidR="00A2533B">
          <w:rPr>
            <w:webHidden/>
          </w:rPr>
          <w:t>16</w:t>
        </w:r>
        <w:r w:rsidR="00A2533B">
          <w:rPr>
            <w:webHidden/>
          </w:rPr>
          <w:fldChar w:fldCharType="end"/>
        </w:r>
      </w:hyperlink>
    </w:p>
    <w:p w14:paraId="23F1101E" w14:textId="237795C1" w:rsidR="00A2533B" w:rsidRDefault="00000000">
      <w:pPr>
        <w:pStyle w:val="TableofFigures"/>
        <w:rPr>
          <w:rFonts w:asciiTheme="minorHAnsi" w:eastAsiaTheme="minorEastAsia" w:hAnsiTheme="minorHAnsi" w:cstheme="minorBidi"/>
          <w:szCs w:val="22"/>
          <w:lang w:eastAsia="en-ZA"/>
        </w:rPr>
      </w:pPr>
      <w:hyperlink w:anchor="_Toc115530141" w:history="1">
        <w:r w:rsidR="00A2533B" w:rsidRPr="00C64880">
          <w:rPr>
            <w:rStyle w:val="Hyperlink"/>
          </w:rPr>
          <w:t>Table 4 - Gantt chart tasks</w:t>
        </w:r>
        <w:r w:rsidR="00A2533B">
          <w:rPr>
            <w:webHidden/>
          </w:rPr>
          <w:tab/>
        </w:r>
        <w:r w:rsidR="00A2533B">
          <w:rPr>
            <w:webHidden/>
          </w:rPr>
          <w:fldChar w:fldCharType="begin"/>
        </w:r>
        <w:r w:rsidR="00A2533B">
          <w:rPr>
            <w:webHidden/>
          </w:rPr>
          <w:instrText xml:space="preserve"> PAGEREF _Toc115530141 \h </w:instrText>
        </w:r>
        <w:r w:rsidR="00A2533B">
          <w:rPr>
            <w:webHidden/>
          </w:rPr>
        </w:r>
        <w:r w:rsidR="00A2533B">
          <w:rPr>
            <w:webHidden/>
          </w:rPr>
          <w:fldChar w:fldCharType="separate"/>
        </w:r>
        <w:r w:rsidR="00A2533B">
          <w:rPr>
            <w:webHidden/>
          </w:rPr>
          <w:t>17</w:t>
        </w:r>
        <w:r w:rsidR="00A2533B">
          <w:rPr>
            <w:webHidden/>
          </w:rPr>
          <w:fldChar w:fldCharType="end"/>
        </w:r>
      </w:hyperlink>
    </w:p>
    <w:p w14:paraId="720417E0" w14:textId="4536171E" w:rsidR="00A2533B" w:rsidRDefault="00000000">
      <w:pPr>
        <w:pStyle w:val="TableofFigures"/>
        <w:rPr>
          <w:rFonts w:asciiTheme="minorHAnsi" w:eastAsiaTheme="minorEastAsia" w:hAnsiTheme="minorHAnsi" w:cstheme="minorBidi"/>
          <w:szCs w:val="22"/>
          <w:lang w:eastAsia="en-ZA"/>
        </w:rPr>
      </w:pPr>
      <w:hyperlink w:anchor="_Toc115530142" w:history="1">
        <w:r w:rsidR="00A2533B" w:rsidRPr="00C64880">
          <w:rPr>
            <w:rStyle w:val="Hyperlink"/>
          </w:rPr>
          <w:t>Table 5 - CFU Disadvantages</w:t>
        </w:r>
        <w:r w:rsidR="00A2533B">
          <w:rPr>
            <w:webHidden/>
          </w:rPr>
          <w:tab/>
        </w:r>
        <w:r w:rsidR="00A2533B">
          <w:rPr>
            <w:webHidden/>
          </w:rPr>
          <w:fldChar w:fldCharType="begin"/>
        </w:r>
        <w:r w:rsidR="00A2533B">
          <w:rPr>
            <w:webHidden/>
          </w:rPr>
          <w:instrText xml:space="preserve"> PAGEREF _Toc115530142 \h </w:instrText>
        </w:r>
        <w:r w:rsidR="00A2533B">
          <w:rPr>
            <w:webHidden/>
          </w:rPr>
        </w:r>
        <w:r w:rsidR="00A2533B">
          <w:rPr>
            <w:webHidden/>
          </w:rPr>
          <w:fldChar w:fldCharType="separate"/>
        </w:r>
        <w:r w:rsidR="00A2533B">
          <w:rPr>
            <w:webHidden/>
          </w:rPr>
          <w:t>25</w:t>
        </w:r>
        <w:r w:rsidR="00A2533B">
          <w:rPr>
            <w:webHidden/>
          </w:rPr>
          <w:fldChar w:fldCharType="end"/>
        </w:r>
      </w:hyperlink>
    </w:p>
    <w:p w14:paraId="2214E96F" w14:textId="73802FB3" w:rsidR="00A2533B" w:rsidRDefault="00000000">
      <w:pPr>
        <w:pStyle w:val="TableofFigures"/>
        <w:rPr>
          <w:rFonts w:asciiTheme="minorHAnsi" w:eastAsiaTheme="minorEastAsia" w:hAnsiTheme="minorHAnsi" w:cstheme="minorBidi"/>
          <w:szCs w:val="22"/>
          <w:lang w:eastAsia="en-ZA"/>
        </w:rPr>
      </w:pPr>
      <w:hyperlink w:anchor="_Toc115530143" w:history="1">
        <w:r w:rsidR="00A2533B" w:rsidRPr="00C64880">
          <w:rPr>
            <w:rStyle w:val="Hyperlink"/>
          </w:rPr>
          <w:t>Table 6 - Close-ended Survey Questions</w:t>
        </w:r>
        <w:r w:rsidR="00A2533B">
          <w:rPr>
            <w:webHidden/>
          </w:rPr>
          <w:tab/>
        </w:r>
        <w:r w:rsidR="00A2533B">
          <w:rPr>
            <w:webHidden/>
          </w:rPr>
          <w:fldChar w:fldCharType="begin"/>
        </w:r>
        <w:r w:rsidR="00A2533B">
          <w:rPr>
            <w:webHidden/>
          </w:rPr>
          <w:instrText xml:space="preserve"> PAGEREF _Toc115530143 \h </w:instrText>
        </w:r>
        <w:r w:rsidR="00A2533B">
          <w:rPr>
            <w:webHidden/>
          </w:rPr>
        </w:r>
        <w:r w:rsidR="00A2533B">
          <w:rPr>
            <w:webHidden/>
          </w:rPr>
          <w:fldChar w:fldCharType="separate"/>
        </w:r>
        <w:r w:rsidR="00A2533B">
          <w:rPr>
            <w:webHidden/>
          </w:rPr>
          <w:t>41</w:t>
        </w:r>
        <w:r w:rsidR="00A2533B">
          <w:rPr>
            <w:webHidden/>
          </w:rPr>
          <w:fldChar w:fldCharType="end"/>
        </w:r>
      </w:hyperlink>
    </w:p>
    <w:p w14:paraId="174C00F2" w14:textId="108631AA" w:rsidR="00A2533B" w:rsidRDefault="00000000">
      <w:pPr>
        <w:pStyle w:val="TableofFigures"/>
        <w:rPr>
          <w:rFonts w:asciiTheme="minorHAnsi" w:eastAsiaTheme="minorEastAsia" w:hAnsiTheme="minorHAnsi" w:cstheme="minorBidi"/>
          <w:szCs w:val="22"/>
          <w:lang w:eastAsia="en-ZA"/>
        </w:rPr>
      </w:pPr>
      <w:hyperlink w:anchor="_Toc115530144" w:history="1">
        <w:r w:rsidR="00A2533B" w:rsidRPr="00C64880">
          <w:rPr>
            <w:rStyle w:val="Hyperlink"/>
          </w:rPr>
          <w:t>Table 7 - Survey Question</w:t>
        </w:r>
        <w:r w:rsidR="00A2533B">
          <w:rPr>
            <w:webHidden/>
          </w:rPr>
          <w:tab/>
        </w:r>
        <w:r w:rsidR="00A2533B">
          <w:rPr>
            <w:webHidden/>
          </w:rPr>
          <w:fldChar w:fldCharType="begin"/>
        </w:r>
        <w:r w:rsidR="00A2533B">
          <w:rPr>
            <w:webHidden/>
          </w:rPr>
          <w:instrText xml:space="preserve"> PAGEREF _Toc115530144 \h </w:instrText>
        </w:r>
        <w:r w:rsidR="00A2533B">
          <w:rPr>
            <w:webHidden/>
          </w:rPr>
        </w:r>
        <w:r w:rsidR="00A2533B">
          <w:rPr>
            <w:webHidden/>
          </w:rPr>
          <w:fldChar w:fldCharType="separate"/>
        </w:r>
        <w:r w:rsidR="00A2533B">
          <w:rPr>
            <w:webHidden/>
          </w:rPr>
          <w:t>41</w:t>
        </w:r>
        <w:r w:rsidR="00A2533B">
          <w:rPr>
            <w:webHidden/>
          </w:rPr>
          <w:fldChar w:fldCharType="end"/>
        </w:r>
      </w:hyperlink>
    </w:p>
    <w:p w14:paraId="7E13DFC9" w14:textId="59CD118A"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05266E03" w14:textId="254BDA35" w:rsidR="00A2533B" w:rsidRDefault="00674DB2">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115530145" w:history="1">
        <w:r w:rsidR="00A2533B" w:rsidRPr="00A51ED5">
          <w:rPr>
            <w:rStyle w:val="Hyperlink"/>
          </w:rPr>
          <w:t>Figure 1 - Gantt Chart</w:t>
        </w:r>
        <w:r w:rsidR="00A2533B">
          <w:rPr>
            <w:webHidden/>
          </w:rPr>
          <w:tab/>
        </w:r>
        <w:r w:rsidR="00A2533B">
          <w:rPr>
            <w:webHidden/>
          </w:rPr>
          <w:fldChar w:fldCharType="begin"/>
        </w:r>
        <w:r w:rsidR="00A2533B">
          <w:rPr>
            <w:webHidden/>
          </w:rPr>
          <w:instrText xml:space="preserve"> PAGEREF _Toc115530145 \h </w:instrText>
        </w:r>
        <w:r w:rsidR="00A2533B">
          <w:rPr>
            <w:webHidden/>
          </w:rPr>
        </w:r>
        <w:r w:rsidR="00A2533B">
          <w:rPr>
            <w:webHidden/>
          </w:rPr>
          <w:fldChar w:fldCharType="separate"/>
        </w:r>
        <w:r w:rsidR="00A2533B">
          <w:rPr>
            <w:webHidden/>
          </w:rPr>
          <w:t>17</w:t>
        </w:r>
        <w:r w:rsidR="00A2533B">
          <w:rPr>
            <w:webHidden/>
          </w:rPr>
          <w:fldChar w:fldCharType="end"/>
        </w:r>
      </w:hyperlink>
    </w:p>
    <w:p w14:paraId="2E57264F" w14:textId="015DD32A" w:rsidR="00A2533B" w:rsidRDefault="00000000">
      <w:pPr>
        <w:pStyle w:val="TableofFigures"/>
        <w:rPr>
          <w:rFonts w:asciiTheme="minorHAnsi" w:eastAsiaTheme="minorEastAsia" w:hAnsiTheme="minorHAnsi" w:cstheme="minorBidi"/>
          <w:szCs w:val="22"/>
          <w:lang w:eastAsia="en-ZA"/>
        </w:rPr>
      </w:pPr>
      <w:hyperlink w:anchor="_Toc115530146" w:history="1">
        <w:r w:rsidR="00A2533B" w:rsidRPr="00A51ED5">
          <w:rPr>
            <w:rStyle w:val="Hyperlink"/>
          </w:rPr>
          <w:t>Figure 2 - Basic Agent Working (Russel &amp; Norvig, 2021)</w:t>
        </w:r>
        <w:r w:rsidR="00A2533B">
          <w:rPr>
            <w:webHidden/>
          </w:rPr>
          <w:tab/>
        </w:r>
        <w:r w:rsidR="00A2533B">
          <w:rPr>
            <w:webHidden/>
          </w:rPr>
          <w:fldChar w:fldCharType="begin"/>
        </w:r>
        <w:r w:rsidR="00A2533B">
          <w:rPr>
            <w:webHidden/>
          </w:rPr>
          <w:instrText xml:space="preserve"> PAGEREF _Toc115530146 \h </w:instrText>
        </w:r>
        <w:r w:rsidR="00A2533B">
          <w:rPr>
            <w:webHidden/>
          </w:rPr>
        </w:r>
        <w:r w:rsidR="00A2533B">
          <w:rPr>
            <w:webHidden/>
          </w:rPr>
          <w:fldChar w:fldCharType="separate"/>
        </w:r>
        <w:r w:rsidR="00A2533B">
          <w:rPr>
            <w:webHidden/>
          </w:rPr>
          <w:t>29</w:t>
        </w:r>
        <w:r w:rsidR="00A2533B">
          <w:rPr>
            <w:webHidden/>
          </w:rPr>
          <w:fldChar w:fldCharType="end"/>
        </w:r>
      </w:hyperlink>
    </w:p>
    <w:p w14:paraId="47C34ECD" w14:textId="60656789"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8" w:name="_Toc322953587"/>
    </w:p>
    <w:p w14:paraId="77417F0F" w14:textId="77777777" w:rsidR="00DA06B0" w:rsidRDefault="00DA06B0">
      <w:pPr>
        <w:spacing w:after="0" w:line="240" w:lineRule="auto"/>
        <w:jc w:val="left"/>
        <w:rPr>
          <w:b/>
          <w:bCs/>
          <w:sz w:val="28"/>
          <w:szCs w:val="24"/>
        </w:rPr>
      </w:pPr>
    </w:p>
    <w:p w14:paraId="44F5D650" w14:textId="25A6044E" w:rsidR="00F53B7E" w:rsidRDefault="00F53B7E" w:rsidP="0053030B">
      <w:pPr>
        <w:pStyle w:val="Caption"/>
        <w:keepNext/>
      </w:pPr>
      <w:bookmarkStart w:id="19" w:name="_Toc115530138"/>
      <w:r>
        <w:t xml:space="preserve">Table </w:t>
      </w:r>
      <w:r w:rsidR="00000000">
        <w:fldChar w:fldCharType="begin"/>
      </w:r>
      <w:r w:rsidR="00000000">
        <w:instrText xml:space="preserve"> SEQ Table \* ARABIC </w:instrText>
      </w:r>
      <w:r w:rsidR="00000000">
        <w:fldChar w:fldCharType="separate"/>
      </w:r>
      <w:r w:rsidR="00EB0542">
        <w:rPr>
          <w:noProof/>
        </w:rPr>
        <w:t>1</w:t>
      </w:r>
      <w:r w:rsidR="00000000">
        <w:rPr>
          <w:noProof/>
        </w:rPr>
        <w:fldChar w:fldCharType="end"/>
      </w:r>
      <w:r>
        <w:t xml:space="preserve"> </w:t>
      </w:r>
      <w:bookmarkStart w:id="20" w:name="_Ref107251130"/>
      <w:r>
        <w:t>- Definitions</w:t>
      </w:r>
      <w:bookmarkEnd w:id="19"/>
      <w:bookmarkEnd w:id="20"/>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77777777" w:rsidR="00394F64" w:rsidRDefault="00394F64">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15072B4" w:rsidR="00F53B7E" w:rsidRDefault="00F53B7E" w:rsidP="0053030B">
      <w:pPr>
        <w:pStyle w:val="Caption"/>
        <w:keepNext/>
      </w:pPr>
      <w:bookmarkStart w:id="21" w:name="_Toc115530139"/>
      <w:r>
        <w:t xml:space="preserve">Table </w:t>
      </w:r>
      <w:r w:rsidR="00000000">
        <w:fldChar w:fldCharType="begin"/>
      </w:r>
      <w:r w:rsidR="00000000">
        <w:instrText xml:space="preserve"> SEQ Table \* ARABIC </w:instrText>
      </w:r>
      <w:r w:rsidR="00000000">
        <w:fldChar w:fldCharType="separate"/>
      </w:r>
      <w:r w:rsidR="00EB0542">
        <w:rPr>
          <w:noProof/>
        </w:rPr>
        <w:t>2</w:t>
      </w:r>
      <w:r w:rsidR="00000000">
        <w:rPr>
          <w:noProof/>
        </w:rPr>
        <w:fldChar w:fldCharType="end"/>
      </w:r>
      <w:r>
        <w:t xml:space="preserve"> - Abbreviations</w:t>
      </w:r>
      <w:bookmarkEnd w:id="21"/>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394F64">
            <w:pPr>
              <w:spacing w:after="0" w:line="240" w:lineRule="auto"/>
              <w:jc w:val="left"/>
            </w:pPr>
            <w:r>
              <w:t>CFU</w:t>
            </w:r>
          </w:p>
        </w:tc>
        <w:tc>
          <w:tcPr>
            <w:tcW w:w="7365" w:type="dxa"/>
          </w:tcPr>
          <w:p w14:paraId="5C17F6C5" w14:textId="03E5B41B" w:rsidR="008814EE" w:rsidRDefault="00A03BA6" w:rsidP="00394F64">
            <w:pPr>
              <w:spacing w:after="0" w:line="240" w:lineRule="auto"/>
              <w:jc w:val="left"/>
            </w:pPr>
            <w:r>
              <w:t>Checks for understanding</w:t>
            </w:r>
          </w:p>
        </w:tc>
      </w:tr>
      <w:tr w:rsidR="009D640B" w14:paraId="29BFF1DE" w14:textId="77777777" w:rsidTr="0053030B">
        <w:tc>
          <w:tcPr>
            <w:tcW w:w="1980" w:type="dxa"/>
          </w:tcPr>
          <w:p w14:paraId="7A0E02A2" w14:textId="52ADCAC9" w:rsidR="009D640B" w:rsidRDefault="009D640B" w:rsidP="00394F64">
            <w:pPr>
              <w:spacing w:after="0" w:line="240" w:lineRule="auto"/>
              <w:jc w:val="left"/>
            </w:pPr>
            <w:r>
              <w:t>CSV</w:t>
            </w:r>
          </w:p>
        </w:tc>
        <w:tc>
          <w:tcPr>
            <w:tcW w:w="7365" w:type="dxa"/>
          </w:tcPr>
          <w:p w14:paraId="0687FB4A" w14:textId="2EC3CAB1" w:rsidR="009D640B" w:rsidRDefault="00AB36EC" w:rsidP="00394F64">
            <w:pPr>
              <w:spacing w:after="0" w:line="240" w:lineRule="auto"/>
              <w:jc w:val="left"/>
            </w:pPr>
            <w:r>
              <w:t>Comma-separated value</w:t>
            </w:r>
          </w:p>
        </w:tc>
      </w:tr>
      <w:tr w:rsidR="000F2B5B" w14:paraId="4BABE209" w14:textId="77777777" w:rsidTr="0053030B">
        <w:tc>
          <w:tcPr>
            <w:tcW w:w="1980" w:type="dxa"/>
          </w:tcPr>
          <w:p w14:paraId="3055D363" w14:textId="284E8B0B" w:rsidR="000F2B5B" w:rsidRDefault="000F2B5B" w:rsidP="00394F64">
            <w:pPr>
              <w:spacing w:after="0" w:line="240" w:lineRule="auto"/>
              <w:jc w:val="left"/>
            </w:pPr>
            <w:r>
              <w:t>DSR</w:t>
            </w:r>
          </w:p>
        </w:tc>
        <w:tc>
          <w:tcPr>
            <w:tcW w:w="7365" w:type="dxa"/>
          </w:tcPr>
          <w:p w14:paraId="679B4B7D" w14:textId="025E8FD0" w:rsidR="000F2B5B" w:rsidRDefault="000F2B5B" w:rsidP="00394F64">
            <w:pPr>
              <w:spacing w:after="0" w:line="240" w:lineRule="auto"/>
              <w:jc w:val="left"/>
            </w:pPr>
            <w:r>
              <w:t>Design science research</w:t>
            </w:r>
          </w:p>
        </w:tc>
      </w:tr>
      <w:tr w:rsidR="008814EE" w14:paraId="268297F6" w14:textId="77777777" w:rsidTr="0053030B">
        <w:tc>
          <w:tcPr>
            <w:tcW w:w="1980" w:type="dxa"/>
          </w:tcPr>
          <w:p w14:paraId="4D8D4A81" w14:textId="1639816B" w:rsidR="008814EE" w:rsidRDefault="00A03BA6" w:rsidP="00394F64">
            <w:pPr>
              <w:spacing w:after="0" w:line="240" w:lineRule="auto"/>
              <w:jc w:val="left"/>
            </w:pPr>
            <w:proofErr w:type="gramStart"/>
            <w:r>
              <w:t>E.g.</w:t>
            </w:r>
            <w:proofErr w:type="gramEnd"/>
          </w:p>
        </w:tc>
        <w:tc>
          <w:tcPr>
            <w:tcW w:w="7365" w:type="dxa"/>
          </w:tcPr>
          <w:p w14:paraId="40701280" w14:textId="6DA91F65" w:rsidR="008814EE" w:rsidRDefault="00A03BA6" w:rsidP="00394F64">
            <w:pPr>
              <w:spacing w:after="0" w:line="240" w:lineRule="auto"/>
              <w:jc w:val="left"/>
            </w:pPr>
            <w:r>
              <w:t>Example</w:t>
            </w:r>
          </w:p>
        </w:tc>
      </w:tr>
      <w:tr w:rsidR="008814EE" w14:paraId="6FC14E53" w14:textId="77777777" w:rsidTr="0053030B">
        <w:tc>
          <w:tcPr>
            <w:tcW w:w="1980" w:type="dxa"/>
          </w:tcPr>
          <w:p w14:paraId="294DE167" w14:textId="7212B9B2" w:rsidR="008814EE" w:rsidRDefault="00A129B9" w:rsidP="00394F64">
            <w:pPr>
              <w:spacing w:after="0" w:line="240" w:lineRule="auto"/>
              <w:jc w:val="left"/>
            </w:pPr>
            <w:r>
              <w:t>FER</w:t>
            </w:r>
          </w:p>
        </w:tc>
        <w:tc>
          <w:tcPr>
            <w:tcW w:w="7365" w:type="dxa"/>
          </w:tcPr>
          <w:p w14:paraId="2BCCED88" w14:textId="4E91EBDC" w:rsidR="008814EE" w:rsidRDefault="00A129B9" w:rsidP="00394F64">
            <w:pPr>
              <w:spacing w:after="0" w:line="240" w:lineRule="auto"/>
              <w:jc w:val="left"/>
            </w:pPr>
            <w:r>
              <w:t>Face Expression Recognition</w:t>
            </w:r>
          </w:p>
        </w:tc>
      </w:tr>
      <w:tr w:rsidR="00EA481D" w14:paraId="62D27D45" w14:textId="77777777" w:rsidTr="0053030B">
        <w:tc>
          <w:tcPr>
            <w:tcW w:w="1980" w:type="dxa"/>
          </w:tcPr>
          <w:p w14:paraId="042B5E49" w14:textId="1124A27B" w:rsidR="00EA481D" w:rsidRDefault="00EA481D" w:rsidP="00394F64">
            <w:pPr>
              <w:spacing w:after="0" w:line="240" w:lineRule="auto"/>
              <w:jc w:val="left"/>
            </w:pPr>
            <w:r>
              <w:t>FCP</w:t>
            </w:r>
          </w:p>
        </w:tc>
        <w:tc>
          <w:tcPr>
            <w:tcW w:w="7365" w:type="dxa"/>
          </w:tcPr>
          <w:p w14:paraId="0ECCD34A" w14:textId="401CB388" w:rsidR="00EA481D" w:rsidRDefault="00EA481D" w:rsidP="00394F64">
            <w:pPr>
              <w:spacing w:after="0" w:line="240" w:lineRule="auto"/>
              <w:jc w:val="left"/>
            </w:pPr>
            <w:r>
              <w:t>Facial Characteristic Points</w:t>
            </w:r>
          </w:p>
        </w:tc>
      </w:tr>
      <w:tr w:rsidR="00547AEA" w14:paraId="691068E6" w14:textId="77777777" w:rsidTr="0053030B">
        <w:tc>
          <w:tcPr>
            <w:tcW w:w="1980" w:type="dxa"/>
          </w:tcPr>
          <w:p w14:paraId="5D3BB2B1" w14:textId="537DB52C" w:rsidR="00547AEA" w:rsidRDefault="00547AEA" w:rsidP="00394F64">
            <w:pPr>
              <w:spacing w:after="0" w:line="240" w:lineRule="auto"/>
              <w:jc w:val="left"/>
            </w:pPr>
            <w:r>
              <w:t>HOG</w:t>
            </w:r>
          </w:p>
        </w:tc>
        <w:tc>
          <w:tcPr>
            <w:tcW w:w="7365" w:type="dxa"/>
          </w:tcPr>
          <w:p w14:paraId="564325DD" w14:textId="55841981" w:rsidR="00547AEA" w:rsidRDefault="00547AEA" w:rsidP="00394F64">
            <w:pPr>
              <w:spacing w:after="0" w:line="240" w:lineRule="auto"/>
              <w:jc w:val="left"/>
            </w:pPr>
            <w:r>
              <w:t>Histogram of oriented gradients</w:t>
            </w:r>
          </w:p>
        </w:tc>
      </w:tr>
      <w:tr w:rsidR="00DD7429" w14:paraId="03775676" w14:textId="77777777" w:rsidTr="0053030B">
        <w:tc>
          <w:tcPr>
            <w:tcW w:w="1980" w:type="dxa"/>
          </w:tcPr>
          <w:p w14:paraId="21AF5E8C" w14:textId="5CD95D36" w:rsidR="00DD7429" w:rsidRDefault="00DD7429" w:rsidP="00394F64">
            <w:pPr>
              <w:spacing w:after="0" w:line="240" w:lineRule="auto"/>
              <w:jc w:val="left"/>
            </w:pPr>
            <w:r>
              <w:t>SIFT</w:t>
            </w:r>
          </w:p>
        </w:tc>
        <w:tc>
          <w:tcPr>
            <w:tcW w:w="7365" w:type="dxa"/>
          </w:tcPr>
          <w:p w14:paraId="5FCAD5C2" w14:textId="7BE81442" w:rsidR="00DD7429" w:rsidRDefault="00DD7429" w:rsidP="00394F64">
            <w:pPr>
              <w:spacing w:after="0" w:line="240" w:lineRule="auto"/>
              <w:jc w:val="left"/>
            </w:pPr>
            <w:r>
              <w:t>Scale invariant feature transform</w:t>
            </w:r>
          </w:p>
        </w:tc>
      </w:tr>
      <w:tr w:rsidR="002E1161" w14:paraId="53E58D64" w14:textId="77777777" w:rsidTr="0053030B">
        <w:tc>
          <w:tcPr>
            <w:tcW w:w="1980" w:type="dxa"/>
          </w:tcPr>
          <w:p w14:paraId="04F8E6A7" w14:textId="5645404A" w:rsidR="002E1161" w:rsidRDefault="002E1161" w:rsidP="00394F64">
            <w:pPr>
              <w:spacing w:after="0" w:line="240" w:lineRule="auto"/>
              <w:jc w:val="left"/>
            </w:pPr>
            <w:r>
              <w:lastRenderedPageBreak/>
              <w:t>URL</w:t>
            </w:r>
          </w:p>
        </w:tc>
        <w:tc>
          <w:tcPr>
            <w:tcW w:w="7365" w:type="dxa"/>
          </w:tcPr>
          <w:p w14:paraId="5BB54359" w14:textId="3592305E" w:rsidR="002E1161" w:rsidRDefault="002E1161" w:rsidP="00394F64">
            <w:pPr>
              <w:spacing w:after="0" w:line="240" w:lineRule="auto"/>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2" w:name="_Toc115530077"/>
      <w:r>
        <w:lastRenderedPageBreak/>
        <w:t xml:space="preserve">Chapter 1 </w:t>
      </w:r>
      <w:r w:rsidR="00243FF7">
        <w:t>–</w:t>
      </w:r>
      <w:r>
        <w:t xml:space="preserve"> </w:t>
      </w:r>
      <w:r w:rsidR="00243FF7">
        <w:t>Introduction</w:t>
      </w:r>
      <w:bookmarkEnd w:id="22"/>
    </w:p>
    <w:p w14:paraId="0DE53047" w14:textId="167CAD65" w:rsidR="004D7AE2" w:rsidRDefault="00B17BC7" w:rsidP="00D91F51">
      <w:pPr>
        <w:pStyle w:val="Heading1"/>
      </w:pPr>
      <w:r>
        <w:t>Heading 1</w:t>
      </w:r>
      <w:bookmarkStart w:id="23" w:name="_Toc349293438"/>
      <w:bookmarkStart w:id="24" w:name="_Toc349293523"/>
      <w:bookmarkStart w:id="25" w:name="_Toc349293622"/>
      <w:bookmarkStart w:id="26" w:name="_Toc349545911"/>
      <w:bookmarkStart w:id="27" w:name="_Toc349547653"/>
      <w:bookmarkStart w:id="28" w:name="_Toc349554562"/>
      <w:bookmarkStart w:id="29" w:name="_Toc349554582"/>
      <w:bookmarkStart w:id="30" w:name="_Toc359331816"/>
      <w:bookmarkStart w:id="31" w:name="_Toc364237860"/>
      <w:bookmarkStart w:id="32" w:name="_Toc369678675"/>
      <w:bookmarkStart w:id="33" w:name="_Toc373499294"/>
      <w:bookmarkStart w:id="34" w:name="_Toc376503766"/>
      <w:bookmarkStart w:id="35" w:name="_Toc376503834"/>
      <w:bookmarkStart w:id="36" w:name="_Toc379463579"/>
      <w:bookmarkStart w:id="37" w:name="_Toc400955770"/>
      <w:bookmarkEnd w:id="1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FE43B9">
        <w:t xml:space="preserve"> won’t print.  Don’t delete – doing so will lead to incorrect numbering.</w:t>
      </w:r>
      <w:bookmarkStart w:id="38" w:name="_Toc405901936"/>
      <w:bookmarkStart w:id="39" w:name="_Toc405902491"/>
      <w:bookmarkStart w:id="40" w:name="_Toc406075051"/>
      <w:bookmarkStart w:id="41" w:name="_Toc406075242"/>
      <w:bookmarkStart w:id="42" w:name="_Toc406135635"/>
      <w:bookmarkStart w:id="43" w:name="_Toc406135759"/>
      <w:bookmarkStart w:id="44" w:name="_Toc406136598"/>
      <w:bookmarkStart w:id="45" w:name="_Toc406138758"/>
      <w:bookmarkStart w:id="46" w:name="_Toc468714372"/>
      <w:bookmarkStart w:id="47" w:name="_Toc468714862"/>
      <w:bookmarkStart w:id="48" w:name="_Toc468714952"/>
      <w:bookmarkStart w:id="49" w:name="_Toc468715412"/>
      <w:bookmarkStart w:id="50" w:name="_Toc468717240"/>
      <w:bookmarkStart w:id="51" w:name="_Toc468784226"/>
      <w:bookmarkStart w:id="52" w:name="_Toc469228196"/>
      <w:bookmarkStart w:id="53" w:name="_Toc472505701"/>
      <w:bookmarkStart w:id="54" w:name="_Toc473613177"/>
      <w:bookmarkStart w:id="55" w:name="_Toc474826445"/>
      <w:bookmarkStart w:id="56" w:name="_Toc475434540"/>
      <w:bookmarkStart w:id="57" w:name="_Toc491856063"/>
      <w:bookmarkStart w:id="58" w:name="_Toc491856239"/>
      <w:bookmarkStart w:id="59" w:name="_Toc504105529"/>
      <w:bookmarkStart w:id="60" w:name="_Toc504105613"/>
      <w:bookmarkStart w:id="61" w:name="_Toc524286358"/>
      <w:bookmarkStart w:id="62" w:name="_Toc534350887"/>
      <w:bookmarkStart w:id="63" w:name="_Toc534376646"/>
      <w:bookmarkStart w:id="64" w:name="_Toc534624812"/>
      <w:bookmarkStart w:id="65" w:name="_Toc534624915"/>
      <w:bookmarkStart w:id="66" w:name="_Toc534882587"/>
      <w:bookmarkStart w:id="67" w:name="_Toc536471837"/>
      <w:bookmarkStart w:id="68" w:name="_Toc536473794"/>
      <w:bookmarkStart w:id="69" w:name="_Toc536518975"/>
      <w:bookmarkStart w:id="70" w:name="_Toc10545770"/>
      <w:bookmarkStart w:id="71" w:name="_Toc12000009"/>
      <w:bookmarkStart w:id="72" w:name="_Toc15330290"/>
      <w:bookmarkStart w:id="73" w:name="_Toc17378516"/>
      <w:bookmarkStart w:id="74" w:name="_Toc19622480"/>
      <w:bookmarkStart w:id="75" w:name="_Toc19646626"/>
      <w:bookmarkStart w:id="76" w:name="_Toc20308888"/>
      <w:bookmarkStart w:id="77" w:name="_Toc22847883"/>
      <w:bookmarkStart w:id="78" w:name="_Toc22937303"/>
      <w:bookmarkStart w:id="79" w:name="_Toc22937412"/>
      <w:bookmarkStart w:id="80" w:name="_Toc23542661"/>
      <w:bookmarkStart w:id="81" w:name="_Toc23542775"/>
      <w:bookmarkStart w:id="82" w:name="_Toc23690306"/>
      <w:bookmarkStart w:id="83" w:name="_Toc23690412"/>
      <w:bookmarkStart w:id="84" w:name="_Toc23690546"/>
      <w:bookmarkStart w:id="85" w:name="_Toc23795877"/>
      <w:bookmarkStart w:id="86" w:name="_Toc23829275"/>
      <w:bookmarkStart w:id="87" w:name="_Toc23829404"/>
      <w:bookmarkStart w:id="88" w:name="_Toc23858142"/>
      <w:bookmarkStart w:id="89" w:name="_Toc23925329"/>
      <w:bookmarkStart w:id="90" w:name="_Toc24053835"/>
      <w:bookmarkStart w:id="91" w:name="_Toc24102318"/>
      <w:bookmarkStart w:id="92" w:name="_Toc24185021"/>
      <w:bookmarkStart w:id="93" w:name="_Toc24460815"/>
      <w:bookmarkStart w:id="94" w:name="_Toc24638563"/>
      <w:bookmarkStart w:id="95" w:name="_Toc25000098"/>
      <w:bookmarkStart w:id="96" w:name="_Toc25005041"/>
      <w:bookmarkStart w:id="97" w:name="_Toc25005222"/>
      <w:bookmarkStart w:id="98" w:name="_Toc25241477"/>
      <w:bookmarkStart w:id="99" w:name="_Toc25510875"/>
      <w:bookmarkStart w:id="100" w:name="_Toc25511044"/>
      <w:bookmarkStart w:id="101" w:name="_Toc25611823"/>
      <w:bookmarkStart w:id="102" w:name="_Toc25675453"/>
      <w:bookmarkStart w:id="103" w:name="_Toc26204903"/>
      <w:bookmarkStart w:id="104" w:name="_Toc26205072"/>
      <w:bookmarkStart w:id="105" w:name="_Toc26257462"/>
      <w:bookmarkStart w:id="106" w:name="_Toc26257631"/>
      <w:bookmarkStart w:id="107" w:name="_Toc26431324"/>
      <w:bookmarkStart w:id="108" w:name="_Toc26432492"/>
      <w:bookmarkStart w:id="109" w:name="_Toc26432622"/>
      <w:bookmarkStart w:id="110" w:name="_Toc26435917"/>
      <w:bookmarkStart w:id="111" w:name="_Toc26446658"/>
      <w:bookmarkStart w:id="112" w:name="_Toc98322118"/>
      <w:bookmarkStart w:id="113" w:name="_Toc98322156"/>
      <w:bookmarkStart w:id="114" w:name="_Toc99725320"/>
      <w:bookmarkStart w:id="115" w:name="_Toc99887086"/>
      <w:bookmarkStart w:id="116" w:name="_Toc99887372"/>
      <w:bookmarkStart w:id="117" w:name="_Toc99902581"/>
      <w:bookmarkStart w:id="118" w:name="_Toc99902654"/>
      <w:bookmarkStart w:id="119" w:name="_Toc99910985"/>
      <w:bookmarkStart w:id="120" w:name="_Toc100510234"/>
      <w:bookmarkStart w:id="121" w:name="_Toc100510551"/>
      <w:bookmarkStart w:id="122" w:name="_Toc101033164"/>
      <w:bookmarkStart w:id="123" w:name="_Toc101033237"/>
      <w:bookmarkStart w:id="124" w:name="_Toc101723013"/>
      <w:bookmarkStart w:id="125" w:name="_Toc101738364"/>
      <w:bookmarkStart w:id="126" w:name="_Toc103512653"/>
      <w:bookmarkStart w:id="127" w:name="_Toc104290071"/>
      <w:bookmarkStart w:id="128" w:name="_Toc104290147"/>
      <w:bookmarkStart w:id="129" w:name="_Toc107770072"/>
      <w:bookmarkStart w:id="130" w:name="_Toc107770428"/>
      <w:bookmarkStart w:id="131" w:name="_Toc107778780"/>
      <w:bookmarkStart w:id="132" w:name="_Toc108436819"/>
      <w:bookmarkStart w:id="133" w:name="_Toc108439841"/>
      <w:bookmarkStart w:id="134" w:name="_Toc109306956"/>
      <w:bookmarkStart w:id="135" w:name="_Toc109307028"/>
      <w:bookmarkStart w:id="136" w:name="_Toc109321306"/>
      <w:bookmarkStart w:id="137" w:name="_Toc109323711"/>
      <w:bookmarkStart w:id="138" w:name="_Toc109672062"/>
      <w:bookmarkStart w:id="139" w:name="_Toc109672824"/>
      <w:bookmarkStart w:id="140" w:name="_Toc109762887"/>
      <w:bookmarkStart w:id="141" w:name="_Toc114507679"/>
      <w:bookmarkStart w:id="142" w:name="_Toc115530078"/>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29100231" w14:textId="689D6141" w:rsidR="00127C57" w:rsidRDefault="0063516C">
      <w:pPr>
        <w:pStyle w:val="Heading2"/>
      </w:pPr>
      <w:bookmarkStart w:id="143" w:name="_Toc115530079"/>
      <w:bookmarkStart w:id="144" w:name="_Ref25169864"/>
      <w:r>
        <w:t>Introduction</w:t>
      </w:r>
      <w:bookmarkEnd w:id="143"/>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45" w:name="_Toc115530080"/>
      <w:r>
        <w:t>Background to study</w:t>
      </w:r>
      <w:bookmarkEnd w:id="145"/>
    </w:p>
    <w:p w14:paraId="5F74F122" w14:textId="61890007" w:rsidR="00A12D6D" w:rsidRDefault="00A12D6D" w:rsidP="00A12D6D">
      <w:bookmarkStart w:id="146" w:name="_Hlk99888179"/>
      <w:r>
        <w:t xml:space="preserve">There are numerous techniques for lecturers and teachers to determine whether students in a classroom comprehend the current topic </w:t>
      </w:r>
      <w:r>
        <w:fldChar w:fldCharType="begin"/>
      </w:r>
      <w:r w:rsidR="009809AF">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9809AF">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39954B96" w:rsidR="00A12D6D" w:rsidRDefault="00A12D6D" w:rsidP="00A12D6D">
      <w:r w:rsidRPr="00D349D4">
        <w:t>For physical classes, one CFU technique is to use oral language</w:t>
      </w:r>
      <w:r>
        <w:t xml:space="preserve"> </w:t>
      </w:r>
      <w:r>
        <w:fldChar w:fldCharType="begin"/>
      </w:r>
      <w:r w:rsidR="009809AF">
        <w:instrText xml:space="preserve"> ADDIN EN.CITE &lt;EndNote&gt;&lt;Cite&gt;&lt;Author&gt;Quinzio-Zafran&lt;/Author&gt;&lt;Year&gt;2020&lt;/Year&gt;&lt;RecNum&gt;18&lt;/RecNum&gt;&lt;DisplayText&gt;(Quinzio-Zafran &amp;amp; Wilkins, 2020)&lt;/DisplayText&gt;&lt;record&gt;&lt;rec-number&gt;18&lt;/rec-number&gt;&lt;foreign-keys&gt;&lt;key app="EN" db-id="s2xw0vz9jzefa7esev65w0pkfwtz5frps9fw" timestamp="1649160136" guid="f0ac1585-89bc-4714-960b-3e8260297b3b"&gt;18&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9809AF">
        <w:instrText xml:space="preserve"> ADDIN EN.CITE &lt;EndNote&gt;&lt;Cite&gt;&lt;Author&gt;Finley&lt;/Author&gt;&lt;Year&gt;2014&lt;/Year&gt;&lt;RecNum&gt;5&lt;/RecNum&gt;&lt;DisplayText&gt;(Finley, 2014)&lt;/DisplayText&gt;&lt;record&gt;&lt;rec-number&gt;5&lt;/rec-number&gt;&lt;foreign-keys&gt;&lt;key app="EN" db-id="s2xw0vz9jzefa7esev65w0pkfwtz5frps9fw" timestamp="1647185945" guid="db672417-64bc-4ecb-b248-90d15b241a0c"&gt;5&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9809AF">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9809AF">
        <w:instrText xml:space="preserve"> ADDIN EN.CITE &lt;EndNote&gt;&lt;Cite&gt;&lt;Author&gt;Sathik&lt;/Author&gt;&lt;Year&gt;2013&lt;/Year&gt;&lt;RecNum&gt;7&lt;/RecNum&gt;&lt;DisplayText&gt;(Sathik &amp;amp; Jonathan, 2013)&lt;/DisplayText&gt;&lt;record&gt;&lt;rec-number&gt;7&lt;/rec-number&gt;&lt;foreign-keys&gt;&lt;key app="EN" db-id="s2xw0vz9jzefa7esev65w0pkfwtz5frps9fw" timestamp="1647188408" guid="b52a7b34-f91e-44ba-8d41-bfced0c729dd"&gt;7&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9809AF">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462FE882" w:rsidR="00A12D6D" w:rsidRDefault="00A12D6D" w:rsidP="00A12D6D">
      <w:r>
        <w:t xml:space="preserve">COVID-19 forced education to switch to an online delivery mode, creating new challenges for lecturers and teachers alike </w:t>
      </w:r>
      <w:r>
        <w:fldChar w:fldCharType="begin"/>
      </w:r>
      <w:r w:rsidR="009809AF">
        <w:instrText xml:space="preserve"> ADDIN EN.CITE &lt;EndNote&gt;&lt;Cite&gt;&lt;Author&gt;Paudel&lt;/Author&gt;&lt;Year&gt;2021&lt;/Year&gt;&lt;RecNum&gt;14&lt;/RecNum&gt;&lt;DisplayText&gt;(Paudel, 2021)&lt;/DisplayText&gt;&lt;record&gt;&lt;rec-number&gt;14&lt;/rec-number&gt;&lt;foreign-keys&gt;&lt;key app="EN" db-id="s2xw0vz9jzefa7esev65w0pkfwtz5frps9fw" timestamp="1647775972" guid="a618d092-746d-4c40-bef5-4d454ea783f0"&gt;14&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9809AF">
        <w:instrText xml:space="preserve"> ADDIN EN.CITE &lt;EndNote&gt;&lt;Cite&gt;&lt;Author&gt;Alshamrani&lt;/Author&gt;&lt;Year&gt;2019&lt;/Year&gt;&lt;RecNum&gt;15&lt;/RecNum&gt;&lt;DisplayText&gt;(Alshamrani, 2019)&lt;/DisplayText&gt;&lt;record&gt;&lt;rec-number&gt;15&lt;/rec-number&gt;&lt;foreign-keys&gt;&lt;key app="EN" db-id="s2xw0vz9jzefa7esev65w0pkfwtz5frps9fw" timestamp="1647777830" guid="4768a7c4-c980-4373-b818-c9c0461b07ef"&gt;15&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9809AF">
        <w:instrText xml:space="preserve"> ADDIN EN.CITE &lt;EndNote&gt;&lt;Cite&gt;&lt;Author&gt;Lamanauskas&lt;/Author&gt;&lt;Year&gt;2021&lt;/Year&gt;&lt;RecNum&gt;16&lt;/RecNum&gt;&lt;DisplayText&gt;(Lamanauskas &amp;amp; Makarskaite-Petkeviciene, 2021)&lt;/DisplayText&gt;&lt;record&gt;&lt;rec-number&gt;16&lt;/rec-number&gt;&lt;foreign-keys&gt;&lt;key app="EN" db-id="s2xw0vz9jzefa7esev65w0pkfwtz5frps9fw" timestamp="1647778695" guid="370af0d3-734d-4f03-924d-7dfa52a167ec"&gt;16&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Lecturers must look at the textbook, their notes, or slides on the screen, and is not always able to keep an eye on all the students attending the class, therefore unable to observe the students’ facial expression and determine if the students understand the topic.</w:t>
      </w:r>
    </w:p>
    <w:p w14:paraId="2F2F4957" w14:textId="77777777" w:rsidR="00A12D6D" w:rsidRDefault="00A12D6D" w:rsidP="00A12D6D">
      <w:r w:rsidRPr="00D83F1C">
        <w:lastRenderedPageBreak/>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47" w:name="_Hlk99888217"/>
      <w:bookmarkEnd w:id="146"/>
    </w:p>
    <w:p w14:paraId="2C79C147" w14:textId="585CE04E" w:rsidR="001A722B" w:rsidRDefault="0063516C">
      <w:pPr>
        <w:pStyle w:val="Heading2"/>
      </w:pPr>
      <w:bookmarkStart w:id="148" w:name="_Toc115530081"/>
      <w:bookmarkEnd w:id="147"/>
      <w:r>
        <w:t>P</w:t>
      </w:r>
      <w:r w:rsidR="001A722B">
        <w:t xml:space="preserve">roblem </w:t>
      </w:r>
      <w:bookmarkEnd w:id="144"/>
      <w:r>
        <w:t>statement</w:t>
      </w:r>
      <w:bookmarkEnd w:id="148"/>
    </w:p>
    <w:p w14:paraId="1841C3F1" w14:textId="558B8961" w:rsidR="003C3DB5" w:rsidRDefault="003C3DB5" w:rsidP="003C3DB5">
      <w:bookmarkStart w:id="149"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pPr>
        <w:pStyle w:val="Heading2"/>
      </w:pPr>
      <w:bookmarkStart w:id="150" w:name="_Toc115530082"/>
      <w:bookmarkEnd w:id="149"/>
      <w:r>
        <w:t xml:space="preserve">Where would such a proposed system be </w:t>
      </w:r>
      <w:r w:rsidR="00776C1A">
        <w:t>advantageous</w:t>
      </w:r>
      <w:r w:rsidR="00775F01">
        <w:t>?</w:t>
      </w:r>
      <w:bookmarkEnd w:id="150"/>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51" w:name="_Toc101033169"/>
      <w:bookmarkStart w:id="152" w:name="_Toc101033242"/>
      <w:bookmarkStart w:id="153" w:name="_Toc101033170"/>
      <w:bookmarkStart w:id="154" w:name="_Toc101033243"/>
      <w:bookmarkStart w:id="155" w:name="_Toc101033171"/>
      <w:bookmarkStart w:id="156" w:name="_Toc101033244"/>
      <w:bookmarkStart w:id="157" w:name="_Toc101033172"/>
      <w:bookmarkStart w:id="158" w:name="_Toc101033245"/>
      <w:bookmarkStart w:id="159" w:name="_Toc101033173"/>
      <w:bookmarkStart w:id="160" w:name="_Toc101033246"/>
      <w:bookmarkStart w:id="161" w:name="_Ref23239357"/>
      <w:bookmarkStart w:id="162" w:name="_Toc115530083"/>
      <w:bookmarkEnd w:id="151"/>
      <w:bookmarkEnd w:id="152"/>
      <w:bookmarkEnd w:id="153"/>
      <w:bookmarkEnd w:id="154"/>
      <w:bookmarkEnd w:id="155"/>
      <w:bookmarkEnd w:id="156"/>
      <w:bookmarkEnd w:id="157"/>
      <w:bookmarkEnd w:id="158"/>
      <w:bookmarkEnd w:id="159"/>
      <w:bookmarkEnd w:id="160"/>
      <w:r>
        <w:t>Research aims and objectives</w:t>
      </w:r>
      <w:bookmarkEnd w:id="161"/>
      <w:bookmarkEnd w:id="162"/>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63" w:name="_Toc115530084"/>
      <w:r>
        <w:lastRenderedPageBreak/>
        <w:t>Research aim</w:t>
      </w:r>
      <w:bookmarkEnd w:id="163"/>
    </w:p>
    <w:p w14:paraId="29C216DF" w14:textId="3A693295" w:rsidR="003845F0" w:rsidRPr="00EE611E" w:rsidRDefault="00470C22" w:rsidP="00EE611E">
      <w:bookmarkStart w:id="164" w:name="_Hlk99888269"/>
      <w:bookmarkStart w:id="165"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64"/>
      <w:r w:rsidR="003845F0">
        <w:t>.</w:t>
      </w:r>
    </w:p>
    <w:p w14:paraId="63076AA3" w14:textId="6E1C5DFA" w:rsidR="00586346" w:rsidRDefault="00586346" w:rsidP="00D366CF">
      <w:pPr>
        <w:pStyle w:val="Heading3"/>
      </w:pPr>
      <w:bookmarkStart w:id="166" w:name="_Toc115530085"/>
      <w:bookmarkEnd w:id="165"/>
      <w:r>
        <w:t>Research objectives</w:t>
      </w:r>
      <w:bookmarkEnd w:id="166"/>
    </w:p>
    <w:p w14:paraId="5C826493" w14:textId="552E6369" w:rsidR="00C83F65" w:rsidRDefault="001E08B7" w:rsidP="001E08B7">
      <w:bookmarkStart w:id="167" w:name="_Hlk99888370"/>
      <w:bookmarkStart w:id="168" w:name="_Hlk99888319"/>
      <w:r>
        <w:t xml:space="preserve">To accomplish the above-mentioned aim, there are certain objectives that </w:t>
      </w:r>
      <w:r w:rsidR="009A2C81">
        <w:t>the researcher</w:t>
      </w:r>
      <w:r>
        <w:t xml:space="preserve"> will need to reach</w:t>
      </w:r>
      <w:bookmarkEnd w:id="167"/>
    </w:p>
    <w:p w14:paraId="514E21C0" w14:textId="7077699E" w:rsidR="00ED7B51" w:rsidRDefault="0029311C" w:rsidP="00B67F24">
      <w:pPr>
        <w:pStyle w:val="ListParagraph"/>
        <w:numPr>
          <w:ilvl w:val="0"/>
          <w:numId w:val="22"/>
        </w:numPr>
      </w:pPr>
      <w:bookmarkStart w:id="169"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70" w:name="_Hlk99888384"/>
      <w:bookmarkEnd w:id="169"/>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71" w:name="_Hlk99888399"/>
      <w:bookmarkEnd w:id="170"/>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72" w:name="_Hlk99888407"/>
      <w:bookmarkEnd w:id="171"/>
      <w:r>
        <w:t>Survey lecturers and students to get a better understanding of what would be beneficial to them</w:t>
      </w:r>
      <w:bookmarkEnd w:id="172"/>
    </w:p>
    <w:p w14:paraId="24C7F410" w14:textId="16A8974B" w:rsidR="00BC5427" w:rsidRDefault="00ED4A39" w:rsidP="00B67F24">
      <w:pPr>
        <w:pStyle w:val="ListParagraph"/>
        <w:numPr>
          <w:ilvl w:val="0"/>
          <w:numId w:val="22"/>
        </w:numPr>
      </w:pPr>
      <w:bookmarkStart w:id="173"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74" w:name="_Hlk99888441"/>
      <w:bookmarkEnd w:id="173"/>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75" w:name="_Hlk99888448"/>
      <w:bookmarkEnd w:id="174"/>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76" w:name="_Toc115530086"/>
      <w:bookmarkEnd w:id="168"/>
      <w:bookmarkEnd w:id="175"/>
      <w:r>
        <w:t>Study design</w:t>
      </w:r>
      <w:bookmarkEnd w:id="176"/>
    </w:p>
    <w:p w14:paraId="78FA5C9E" w14:textId="1B0E1771" w:rsidR="00CE301D" w:rsidRDefault="00340A3F" w:rsidP="00825D00">
      <w:pPr>
        <w:pStyle w:val="Heading4"/>
      </w:pPr>
      <w:bookmarkStart w:id="177" w:name="_Toc115530087"/>
      <w:r>
        <w:t>Research Paradigm</w:t>
      </w:r>
      <w:bookmarkEnd w:id="177"/>
    </w:p>
    <w:p w14:paraId="318AF115" w14:textId="1EDE2CB9"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9809AF">
        <w:instrText xml:space="preserve"> ADDIN EN.CITE &lt;EndNote&gt;&lt;Cite&gt;&lt;Author&gt;Kuhn&lt;/Author&gt;&lt;Year&gt;1970&lt;/Year&gt;&lt;RecNum&gt;25&lt;/RecNum&gt;&lt;DisplayText&gt;(Kuhn, 1970)&lt;/DisplayText&gt;&lt;record&gt;&lt;rec-number&gt;25&lt;/rec-number&gt;&lt;foreign-keys&gt;&lt;key app="EN" db-id="s2xw0vz9jzefa7esev65w0pkfwtz5frps9fw" timestamp="1649609392" guid="0048d47b-e66c-46f5-8dd6-d2781e2b33f3"&gt;25&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9809AF">
        <w:instrText xml:space="preserve"> ADDIN EN.CITE &lt;EndNote&gt;&lt;Cite&gt;&lt;Author&gt;Kivunja&lt;/Author&gt;&lt;Year&gt;2017&lt;/Year&gt;&lt;RecNum&gt;26&lt;/RecNum&gt;&lt;DisplayText&gt;(Kivunja &amp;amp; Kuyini, 2017)&lt;/DisplayText&gt;&lt;record&gt;&lt;rec-number&gt;26&lt;/rec-number&gt;&lt;foreign-keys&gt;&lt;key app="EN" db-id="s2xw0vz9jzefa7esev65w0pkfwtz5frps9fw" timestamp="1649609742" guid="1bf6e4ad-dcf1-48cd-b22a-9a3b802e8db8"&gt;26&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9809AF">
        <w:instrText xml:space="preserve"> ADDIN EN.CITE &lt;EndNote&gt;&lt;Cite&gt;&lt;Author&gt;Park&lt;/Author&gt;&lt;Year&gt;2020&lt;/Year&gt;&lt;RecNum&gt;27&lt;/RecNum&gt;&lt;DisplayText&gt;(Park&lt;style face="italic"&gt; et al.&lt;/style&gt;, 2020)&lt;/DisplayText&gt;&lt;record&gt;&lt;rec-number&gt;27&lt;/rec-number&gt;&lt;foreign-keys&gt;&lt;key app="EN" db-id="s2xw0vz9jzefa7esev65w0pkfwtz5frps9fw" timestamp="1649610045" guid="d0de9cd8-2157-49a8-ac53-bb8d2177d723"&gt;27&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3DC947DD"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9809AF">
        <w:instrText xml:space="preserve"> ADDIN EN.CITE &lt;EndNote&gt;&lt;Cite&gt;&lt;Author&gt;Rehman&lt;/Author&gt;&lt;Year&gt;2016&lt;/Year&gt;&lt;RecNum&gt;28&lt;/RecNum&gt;&lt;DisplayText&gt;(Rehman &amp;amp; Alharthi, 2016)&lt;/DisplayText&gt;&lt;record&gt;&lt;rec-number&gt;28&lt;/rec-number&gt;&lt;foreign-keys&gt;&lt;key app="EN" db-id="s2xw0vz9jzefa7esev65w0pkfwtz5frps9fw" timestamp="1650031522" guid="764fa914-b647-4815-b093-f48507ec7676"&gt;28&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9809AF">
        <w:instrText xml:space="preserve"> ADDIN EN.CITE &lt;EndNote&gt;&lt;Cite&gt;&lt;Author&gt;Sousa&lt;/Author&gt;&lt;Year&gt;2010&lt;/Year&gt;&lt;RecNum&gt;32&lt;/RecNum&gt;&lt;DisplayText&gt;(Sousa, 2010)&lt;/DisplayText&gt;&lt;record&gt;&lt;rec-number&gt;32&lt;/rec-number&gt;&lt;foreign-keys&gt;&lt;key app="EN" db-id="s2xw0vz9jzefa7esev65w0pkfwtz5frps9fw" timestamp="1650111816" guid="b94a918d-dba2-46e6-a6fe-fca5c64c4b07"&gt;32&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78" w:name="_Toc115530088"/>
      <w:r>
        <w:lastRenderedPageBreak/>
        <w:t>Research Methodology</w:t>
      </w:r>
      <w:bookmarkEnd w:id="178"/>
    </w:p>
    <w:p w14:paraId="3E68E4F6" w14:textId="128932F2"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9809AF">
        <w:instrText xml:space="preserve"> ADDIN EN.CITE &lt;EndNote&gt;&lt;Cite&gt;&lt;Author&gt;Dresch&lt;/Author&gt;&lt;Year&gt;2015&lt;/Year&gt;&lt;RecNum&gt;29&lt;/RecNum&gt;&lt;DisplayText&gt;(Dresch&lt;style face="italic"&gt; et al.&lt;/style&gt;, 2015)&lt;/DisplayText&gt;&lt;record&gt;&lt;rec-number&gt;29&lt;/rec-number&gt;&lt;foreign-keys&gt;&lt;key app="EN" db-id="s2xw0vz9jzefa7esev65w0pkfwtz5frps9fw" timestamp="1650094957" guid="4154b70e-2ef7-4316-babb-12e5900718fe"&gt;29&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4CA7CCFA"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9809AF">
        <w:instrText xml:space="preserve"> ADDIN EN.CITE &lt;EndNote&gt;&lt;Cite&gt;&lt;Author&gt;Peffers&lt;/Author&gt;&lt;Year&gt;2007&lt;/Year&gt;&lt;RecNum&gt;30&lt;/RecNum&gt;&lt;DisplayText&gt;(Peffers&lt;style face="italic"&gt; et al.&lt;/style&gt;, 2007)&lt;/DisplayText&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30&lt;/RecNum&gt;&lt;record&gt;&lt;rec-number&gt;30&lt;/rec-number&gt;&lt;foreign-keys&gt;&lt;key app="EN" db-id="s2xw0vz9jzefa7esev65w0pkfwtz5frps9fw" timestamp="1650095705" guid="19fe47ce-b622-43a3-a4cb-eee514fb38c5"&gt;30&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06E9BCE3"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lastRenderedPageBreak/>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pPr>
        <w:pStyle w:val="Heading2"/>
      </w:pPr>
      <w:bookmarkStart w:id="179" w:name="_Toc115530089"/>
      <w:r>
        <w:t>Research methodology</w:t>
      </w:r>
      <w:bookmarkEnd w:id="179"/>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80" w:name="_Toc115530090"/>
      <w:r>
        <w:t>Process of obtaining informed consent</w:t>
      </w:r>
      <w:bookmarkEnd w:id="180"/>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81" w:name="_Toc115530091"/>
      <w:r>
        <w:t>Data collection</w:t>
      </w:r>
      <w:bookmarkEnd w:id="181"/>
    </w:p>
    <w:p w14:paraId="4B0986A6" w14:textId="41F7552E"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9809AF">
        <w:instrText xml:space="preserve"> ADDIN EN.CITE &lt;EndNote&gt;&lt;Cite&gt;&lt;Author&gt;Apuke&lt;/Author&gt;&lt;Year&gt;2017&lt;/Year&gt;&lt;RecNum&gt;35&lt;/RecNum&gt;&lt;DisplayText&gt;(Apuke, 2017)&lt;/DisplayText&gt;&lt;record&gt;&lt;rec-number&gt;35&lt;/rec-number&gt;&lt;foreign-keys&gt;&lt;key app="EN" db-id="s2xw0vz9jzefa7esev65w0pkfwtz5frps9fw" timestamp="1650118509" guid="dc85d4d3-1780-4d87-aa41-cd70556987c5"&gt;35&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82" w:name="_Toc115530092"/>
      <w:r>
        <w:t>Data collection tool</w:t>
      </w:r>
      <w:bookmarkEnd w:id="182"/>
    </w:p>
    <w:p w14:paraId="3F692F01" w14:textId="4F6D7432"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9809AF">
        <w:instrText xml:space="preserve"> ADDIN EN.CITE &lt;EndNote&gt;&lt;Cite&gt;&lt;Author&gt;Sukamolson&lt;/Author&gt;&lt;Year&gt;2007&lt;/Year&gt;&lt;RecNum&gt;37&lt;/RecNum&gt;&lt;DisplayText&gt;(Sukamolson, 2007)&lt;/DisplayText&gt;&lt;record&gt;&lt;rec-number&gt;37&lt;/rec-number&gt;&lt;foreign-keys&gt;&lt;key app="EN" db-id="s2xw0vz9jzefa7esev65w0pkfwtz5frps9fw" timestamp="1650125891" guid="2362fc65-5716-4ff3-a323-1c58f2ccabb3"&gt;37&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to elicit responses from participants' emotions. These data will be compared to the artifact's </w:t>
      </w:r>
      <w:r w:rsidR="003E316D" w:rsidRPr="003E316D">
        <w:lastRenderedPageBreak/>
        <w:t xml:space="preserve">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pPr>
        <w:pStyle w:val="Heading2"/>
      </w:pPr>
      <w:bookmarkStart w:id="183" w:name="_Toc115530093"/>
      <w:r>
        <w:t>Rigour</w:t>
      </w:r>
      <w:r w:rsidR="00661438">
        <w:t>,</w:t>
      </w:r>
      <w:r>
        <w:t xml:space="preserve"> </w:t>
      </w:r>
      <w:r w:rsidR="00E5377A">
        <w:t>validity,</w:t>
      </w:r>
      <w:r w:rsidR="00661438">
        <w:t xml:space="preserve"> and reliability</w:t>
      </w:r>
      <w:bookmarkEnd w:id="183"/>
    </w:p>
    <w:p w14:paraId="4E7ECBE5" w14:textId="77777777" w:rsidR="00B44BC4" w:rsidRDefault="00B44BC4" w:rsidP="00B44BC4">
      <w:bookmarkStart w:id="184"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2194CBF7"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9809AF">
        <w:instrText xml:space="preserve"> ADDIN EN.CITE &lt;EndNote&gt;&lt;Cite&gt;&lt;Author&gt;Heale&lt;/Author&gt;&lt;Year&gt;2015&lt;/Year&gt;&lt;RecNum&gt;38&lt;/RecNum&gt;&lt;DisplayText&gt;(Heale &amp;amp; Twycross, 2015)&lt;/DisplayText&gt;&lt;record&gt;&lt;rec-number&gt;38&lt;/rec-number&gt;&lt;foreign-keys&gt;&lt;key app="EN" db-id="s2xw0vz9jzefa7esev65w0pkfwtz5frps9fw" timestamp="1650127930" guid="c6fd0915-5f94-4846-bbce-9c0098ab92db"&gt;38&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9809AF">
        <w:instrText xml:space="preserve"> ADDIN EN.CITE &lt;EndNote&gt;&lt;Cite&gt;&lt;Author&gt;Sürücü&lt;/Author&gt;&lt;Year&gt;2020&lt;/Year&gt;&lt;RecNum&gt;39&lt;/RecNum&gt;&lt;DisplayText&gt;(Sürücü &amp;amp; Maslakçi, 2020)&lt;/DisplayText&gt;&lt;record&gt;&lt;rec-number&gt;39&lt;/rec-number&gt;&lt;foreign-keys&gt;&lt;key app="EN" db-id="s2xw0vz9jzefa7esev65w0pkfwtz5frps9fw" timestamp="1650129989" guid="693f6c17-312d-4c59-8eea-79d43c741cce"&gt;39&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pPr>
        <w:pStyle w:val="Heading2"/>
      </w:pPr>
      <w:bookmarkStart w:id="185" w:name="_Toc101033192"/>
      <w:bookmarkStart w:id="186" w:name="_Toc101033265"/>
      <w:bookmarkStart w:id="187" w:name="_Toc115530094"/>
      <w:bookmarkEnd w:id="184"/>
      <w:bookmarkEnd w:id="185"/>
      <w:bookmarkEnd w:id="186"/>
      <w:r>
        <w:t xml:space="preserve">Legal and </w:t>
      </w:r>
      <w:r w:rsidR="00FD21C2">
        <w:t xml:space="preserve">Ethical </w:t>
      </w:r>
      <w:r w:rsidR="00E70780">
        <w:t>considerations</w:t>
      </w:r>
      <w:bookmarkEnd w:id="187"/>
    </w:p>
    <w:p w14:paraId="75A45C0F" w14:textId="1DE32752"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9809AF">
        <w:instrText xml:space="preserve"> ADDIN EN.CITE &lt;EndNote&gt;&lt;Cite&gt;&lt;Author&gt;Government&lt;/Author&gt;&lt;Year&gt;2019&lt;/Year&gt;&lt;RecNum&gt;23&lt;/RecNum&gt;&lt;DisplayText&gt;(Government, 2019)&lt;/DisplayText&gt;&lt;record&gt;&lt;rec-number&gt;23&lt;/rec-number&gt;&lt;foreign-keys&gt;&lt;key app="EN" db-id="s2xw0vz9jzefa7esev65w0pkfwtz5frps9fw" timestamp="1649579961" guid="45373128-2ae2-4c9b-9614-6cc60eec99ca"&gt;23&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88" w:name="_Toc409686046"/>
      <w:bookmarkStart w:id="189" w:name="_Toc443909069"/>
      <w:bookmarkStart w:id="190" w:name="_Toc100480758"/>
      <w:bookmarkStart w:id="191" w:name="_Toc115530095"/>
      <w:r>
        <w:lastRenderedPageBreak/>
        <w:t>Permission and informed consent</w:t>
      </w:r>
      <w:bookmarkEnd w:id="188"/>
      <w:bookmarkEnd w:id="189"/>
      <w:bookmarkEnd w:id="190"/>
      <w:bookmarkEnd w:id="191"/>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192" w:name="_Toc409686047"/>
      <w:bookmarkStart w:id="193" w:name="_Toc443909070"/>
      <w:bookmarkStart w:id="194" w:name="_Toc100480759"/>
      <w:bookmarkStart w:id="195" w:name="_Toc115530096"/>
      <w:r>
        <w:t>Anonymity</w:t>
      </w:r>
      <w:bookmarkEnd w:id="192"/>
      <w:bookmarkEnd w:id="193"/>
      <w:bookmarkEnd w:id="194"/>
      <w:bookmarkEnd w:id="195"/>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196" w:name="_Toc409686048"/>
      <w:bookmarkStart w:id="197" w:name="_Toc443909071"/>
      <w:bookmarkStart w:id="198" w:name="_Toc100480760"/>
      <w:bookmarkStart w:id="199" w:name="_Toc115530097"/>
      <w:r>
        <w:t>Confidentiality</w:t>
      </w:r>
      <w:bookmarkEnd w:id="196"/>
      <w:bookmarkEnd w:id="197"/>
      <w:bookmarkEnd w:id="198"/>
      <w:bookmarkEnd w:id="199"/>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pPr>
        <w:pStyle w:val="Heading2"/>
      </w:pPr>
      <w:bookmarkStart w:id="200" w:name="_Toc115530098"/>
      <w:r>
        <w:t>Approach to project management and project plan</w:t>
      </w:r>
      <w:bookmarkEnd w:id="200"/>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01" w:name="_Toc115530099"/>
      <w:r>
        <w:t>Scope</w:t>
      </w:r>
      <w:bookmarkEnd w:id="201"/>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02" w:name="_Toc115530100"/>
      <w:r>
        <w:lastRenderedPageBreak/>
        <w:t>Limitations</w:t>
      </w:r>
      <w:bookmarkEnd w:id="202"/>
    </w:p>
    <w:p w14:paraId="75D8E319" w14:textId="107DF109"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9809AF">
        <w:instrText xml:space="preserve"> ADDIN EN.CITE &lt;EndNote&gt;&lt;Cite&gt;&lt;Author&gt;Price&lt;/Author&gt;&lt;Year&gt;2004&lt;/Year&gt;&lt;RecNum&gt;21&lt;/RecNum&gt;&lt;DisplayText&gt;(Price &amp;amp; Murnan, 2004)&lt;/DisplayText&gt;&lt;record&gt;&lt;rec-number&gt;21&lt;/rec-number&gt;&lt;foreign-keys&gt;&lt;key app="EN" db-id="s2xw0vz9jzefa7esev65w0pkfwtz5frps9fw" timestamp="1649523255" guid="280b6902-1c12-4e7d-95ff-92174085ef6e"&gt;21&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03" w:name="_Toc115530101"/>
      <w:r>
        <w:t>Risks</w:t>
      </w:r>
      <w:bookmarkEnd w:id="203"/>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04" w:name="_Toc115530102"/>
      <w:r>
        <w:t>Project plan</w:t>
      </w:r>
      <w:bookmarkEnd w:id="204"/>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1C587BA6" w:rsidR="00B23F0C" w:rsidRDefault="00B23F0C" w:rsidP="00B32FCA">
      <w:pPr>
        <w:pStyle w:val="Caption"/>
        <w:keepNext/>
      </w:pPr>
      <w:bookmarkStart w:id="205" w:name="_Toc115530140"/>
      <w:r>
        <w:t xml:space="preserve">Table </w:t>
      </w:r>
      <w:r w:rsidR="00000000">
        <w:fldChar w:fldCharType="begin"/>
      </w:r>
      <w:r w:rsidR="00000000">
        <w:instrText xml:space="preserve"> SEQ Table \* ARABIC </w:instrText>
      </w:r>
      <w:r w:rsidR="00000000">
        <w:fldChar w:fldCharType="separate"/>
      </w:r>
      <w:r w:rsidR="00EB0542">
        <w:rPr>
          <w:noProof/>
        </w:rPr>
        <w:t>3</w:t>
      </w:r>
      <w:r w:rsidR="00000000">
        <w:rPr>
          <w:noProof/>
        </w:rPr>
        <w:fldChar w:fldCharType="end"/>
      </w:r>
      <w:r>
        <w:t xml:space="preserve"> - Due Dates</w:t>
      </w:r>
      <w:bookmarkEnd w:id="205"/>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17274FF6" w:rsidR="00CA51ED" w:rsidRDefault="00CA51ED" w:rsidP="00F52AC2">
            <w:r>
              <w:t>Poster and Artifact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35AAEAE7" w:rsidR="00A578A7" w:rsidRDefault="00A578A7" w:rsidP="009B06BC">
      <w:pPr>
        <w:pStyle w:val="Caption"/>
        <w:keepNext/>
        <w:jc w:val="left"/>
      </w:pPr>
      <w:bookmarkStart w:id="206" w:name="_Toc115530141"/>
      <w:r>
        <w:t xml:space="preserve">Table </w:t>
      </w:r>
      <w:r w:rsidR="00000000">
        <w:fldChar w:fldCharType="begin"/>
      </w:r>
      <w:r w:rsidR="00000000">
        <w:instrText xml:space="preserve"> SEQ Table \* ARABIC </w:instrText>
      </w:r>
      <w:r w:rsidR="00000000">
        <w:fldChar w:fldCharType="separate"/>
      </w:r>
      <w:r w:rsidR="00EB0542">
        <w:rPr>
          <w:noProof/>
        </w:rPr>
        <w:t>4</w:t>
      </w:r>
      <w:r w:rsidR="00000000">
        <w:rPr>
          <w:noProof/>
        </w:rPr>
        <w:fldChar w:fldCharType="end"/>
      </w:r>
      <w:r>
        <w:t xml:space="preserve"> - Gantt chart tasks</w:t>
      </w:r>
      <w:bookmarkEnd w:id="206"/>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4"/>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4"/>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68FBC0DE" w:rsidR="00A578A7" w:rsidRDefault="00A578A7" w:rsidP="00CE0F7D">
      <w:pPr>
        <w:pStyle w:val="Caption"/>
        <w:jc w:val="center"/>
      </w:pPr>
      <w:bookmarkStart w:id="207" w:name="_Toc115530145"/>
      <w:r>
        <w:t xml:space="preserve">Figure </w:t>
      </w:r>
      <w:r w:rsidR="00000000">
        <w:fldChar w:fldCharType="begin"/>
      </w:r>
      <w:r w:rsidR="00000000">
        <w:instrText xml:space="preserve"> SEQ Figure \* ARABIC </w:instrText>
      </w:r>
      <w:r w:rsidR="00000000">
        <w:fldChar w:fldCharType="separate"/>
      </w:r>
      <w:r w:rsidR="00EB0542">
        <w:rPr>
          <w:noProof/>
        </w:rPr>
        <w:t>1</w:t>
      </w:r>
      <w:r w:rsidR="00000000">
        <w:rPr>
          <w:noProof/>
        </w:rPr>
        <w:fldChar w:fldCharType="end"/>
      </w:r>
      <w:r>
        <w:t xml:space="preserve"> - Gantt Chart</w:t>
      </w:r>
      <w:bookmarkEnd w:id="207"/>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08" w:name="_Toc115530103"/>
      <w:bookmarkStart w:id="209" w:name="_Toc349293625"/>
      <w:bookmarkStart w:id="210" w:name="_Toc349545915"/>
      <w:r>
        <w:lastRenderedPageBreak/>
        <w:t xml:space="preserve">Provisional chapter </w:t>
      </w:r>
      <w:r w:rsidR="00C14C76">
        <w:t>division</w:t>
      </w:r>
      <w:bookmarkEnd w:id="208"/>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r w:rsidR="00DF226C" w:rsidRPr="008C47BE">
        <w:rPr>
          <w:b/>
        </w:rPr>
        <w:t>Artifact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pPr>
        <w:pStyle w:val="Heading2"/>
      </w:pPr>
      <w:bookmarkStart w:id="211" w:name="_Toc115530104"/>
      <w:r>
        <w:lastRenderedPageBreak/>
        <w:t>Summary</w:t>
      </w:r>
      <w:bookmarkEnd w:id="211"/>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2D958F30" w:rsidR="001A1EC6" w:rsidRDefault="001A1EC6" w:rsidP="0028579A">
      <w:pPr>
        <w:pStyle w:val="Chapter"/>
      </w:pPr>
      <w:bookmarkStart w:id="212" w:name="_Toc115530105"/>
      <w:bookmarkStart w:id="213" w:name="_Toc376503770"/>
      <w:bookmarkStart w:id="214" w:name="_Toc376503839"/>
      <w:r>
        <w:lastRenderedPageBreak/>
        <w:t xml:space="preserve">Chapter </w:t>
      </w:r>
      <w:r w:rsidR="00E845AA">
        <w:t>2</w:t>
      </w:r>
      <w:r>
        <w:t xml:space="preserve"> </w:t>
      </w:r>
      <w:r w:rsidR="00C67888">
        <w:t>–</w:t>
      </w:r>
      <w:r>
        <w:t xml:space="preserve"> </w:t>
      </w:r>
      <w:r w:rsidR="00C67888">
        <w:t>Literature Review</w:t>
      </w:r>
      <w:bookmarkEnd w:id="212"/>
    </w:p>
    <w:p w14:paraId="05E321C7" w14:textId="77777777" w:rsidR="00FE43B9" w:rsidRDefault="00FE43B9" w:rsidP="00FE43B9">
      <w:pPr>
        <w:pStyle w:val="Heading1"/>
      </w:pPr>
      <w:r>
        <w:t>Heading 1 won’t print.  Don’t delete – doing so will lead to incorrect numbering.</w:t>
      </w:r>
      <w:bookmarkStart w:id="215" w:name="_Toc405901940"/>
      <w:bookmarkStart w:id="216" w:name="_Toc405902497"/>
      <w:bookmarkStart w:id="217" w:name="_Toc406075057"/>
      <w:bookmarkStart w:id="218" w:name="_Toc406075248"/>
      <w:bookmarkStart w:id="219" w:name="_Toc406135642"/>
      <w:bookmarkStart w:id="220" w:name="_Toc406135766"/>
      <w:bookmarkStart w:id="221" w:name="_Toc406136605"/>
      <w:bookmarkStart w:id="222" w:name="_Toc406138765"/>
      <w:bookmarkStart w:id="223" w:name="_Toc468714379"/>
      <w:bookmarkStart w:id="224" w:name="_Toc468714869"/>
      <w:bookmarkStart w:id="225" w:name="_Toc468714959"/>
      <w:bookmarkStart w:id="226" w:name="_Toc468715418"/>
      <w:bookmarkStart w:id="227" w:name="_Toc468717244"/>
      <w:bookmarkStart w:id="228" w:name="_Toc468784231"/>
      <w:bookmarkStart w:id="229" w:name="_Toc469228201"/>
      <w:bookmarkStart w:id="230" w:name="_Toc472505706"/>
      <w:bookmarkStart w:id="231" w:name="_Toc473613182"/>
      <w:bookmarkStart w:id="232" w:name="_Toc474826450"/>
      <w:bookmarkStart w:id="233" w:name="_Toc475434545"/>
      <w:bookmarkStart w:id="234" w:name="_Toc491856068"/>
      <w:bookmarkStart w:id="235" w:name="_Toc491856256"/>
      <w:bookmarkStart w:id="236" w:name="_Toc504105545"/>
      <w:bookmarkStart w:id="237" w:name="_Toc504105629"/>
      <w:bookmarkStart w:id="238" w:name="_Toc524286374"/>
      <w:bookmarkStart w:id="239" w:name="_Toc534350903"/>
      <w:bookmarkStart w:id="240" w:name="_Toc534376662"/>
      <w:bookmarkStart w:id="241" w:name="_Toc534624828"/>
      <w:bookmarkStart w:id="242" w:name="_Toc534624931"/>
      <w:bookmarkStart w:id="243" w:name="_Toc534882603"/>
      <w:bookmarkStart w:id="244" w:name="_Toc536471853"/>
      <w:bookmarkStart w:id="245" w:name="_Toc536473810"/>
      <w:bookmarkStart w:id="246" w:name="_Toc536518991"/>
      <w:bookmarkStart w:id="247" w:name="_Toc10545786"/>
      <w:bookmarkStart w:id="248" w:name="_Toc12000025"/>
      <w:bookmarkStart w:id="249" w:name="_Toc15330306"/>
      <w:bookmarkStart w:id="250" w:name="_Toc17378532"/>
      <w:bookmarkStart w:id="251" w:name="_Toc19622496"/>
      <w:bookmarkStart w:id="252" w:name="_Toc19646642"/>
      <w:bookmarkStart w:id="253" w:name="_Toc20308904"/>
      <w:bookmarkStart w:id="254" w:name="_Toc22847899"/>
      <w:bookmarkStart w:id="255" w:name="_Toc22937319"/>
      <w:bookmarkStart w:id="256" w:name="_Toc22937428"/>
      <w:bookmarkStart w:id="257" w:name="_Toc23542677"/>
      <w:bookmarkStart w:id="258" w:name="_Toc23542791"/>
      <w:bookmarkStart w:id="259" w:name="_Toc23690322"/>
      <w:bookmarkStart w:id="260" w:name="_Toc23690428"/>
      <w:bookmarkStart w:id="261" w:name="_Toc23690562"/>
      <w:bookmarkStart w:id="262" w:name="_Toc23795893"/>
      <w:bookmarkStart w:id="263" w:name="_Toc23829291"/>
      <w:bookmarkStart w:id="264" w:name="_Toc23829420"/>
      <w:bookmarkStart w:id="265" w:name="_Toc23858158"/>
      <w:bookmarkStart w:id="266" w:name="_Toc23925345"/>
      <w:bookmarkStart w:id="267" w:name="_Toc24053851"/>
      <w:bookmarkStart w:id="268" w:name="_Toc24102334"/>
      <w:bookmarkStart w:id="269" w:name="_Toc24185037"/>
      <w:bookmarkStart w:id="270" w:name="_Toc24460831"/>
      <w:bookmarkStart w:id="271" w:name="_Toc24638579"/>
      <w:bookmarkStart w:id="272" w:name="_Toc25000114"/>
      <w:bookmarkStart w:id="273" w:name="_Toc25005057"/>
      <w:bookmarkStart w:id="274" w:name="_Toc25005238"/>
      <w:bookmarkStart w:id="275" w:name="_Toc25241493"/>
      <w:bookmarkStart w:id="276" w:name="_Toc25510891"/>
      <w:bookmarkStart w:id="277" w:name="_Toc25511060"/>
      <w:bookmarkStart w:id="278" w:name="_Toc25611839"/>
      <w:bookmarkStart w:id="279" w:name="_Toc25675469"/>
      <w:bookmarkStart w:id="280" w:name="_Toc26204919"/>
      <w:bookmarkStart w:id="281" w:name="_Toc26205088"/>
      <w:bookmarkStart w:id="282" w:name="_Toc26257478"/>
      <w:bookmarkStart w:id="283" w:name="_Toc26257647"/>
      <w:bookmarkStart w:id="284" w:name="_Toc26431340"/>
      <w:bookmarkStart w:id="285" w:name="_Toc26432508"/>
      <w:bookmarkStart w:id="286" w:name="_Toc26432638"/>
      <w:bookmarkStart w:id="287" w:name="_Toc26435933"/>
      <w:bookmarkStart w:id="288" w:name="_Toc26446674"/>
      <w:bookmarkStart w:id="289" w:name="_Toc98322126"/>
      <w:bookmarkStart w:id="290" w:name="_Toc98322164"/>
      <w:bookmarkStart w:id="291" w:name="_Toc99725356"/>
      <w:bookmarkStart w:id="292" w:name="_Toc99887122"/>
      <w:bookmarkStart w:id="293" w:name="_Toc99887415"/>
      <w:bookmarkStart w:id="294" w:name="_Toc99902625"/>
      <w:bookmarkStart w:id="295" w:name="_Toc99902698"/>
      <w:bookmarkStart w:id="296" w:name="_Toc99911029"/>
      <w:bookmarkStart w:id="297" w:name="_Toc100510276"/>
      <w:bookmarkStart w:id="298" w:name="_Toc100510595"/>
      <w:bookmarkStart w:id="299" w:name="_Toc101033204"/>
      <w:bookmarkStart w:id="300" w:name="_Toc101033277"/>
      <w:bookmarkStart w:id="301" w:name="_Toc101723042"/>
      <w:bookmarkStart w:id="302" w:name="_Toc101738393"/>
      <w:bookmarkStart w:id="303" w:name="_Toc103512681"/>
      <w:bookmarkStart w:id="304" w:name="_Toc104290099"/>
      <w:bookmarkStart w:id="305" w:name="_Toc104290175"/>
      <w:bookmarkStart w:id="306" w:name="_Toc107770100"/>
      <w:bookmarkStart w:id="307" w:name="_Toc107770456"/>
      <w:bookmarkStart w:id="308" w:name="_Toc107778808"/>
      <w:bookmarkStart w:id="309" w:name="_Toc108436847"/>
      <w:bookmarkStart w:id="310" w:name="_Toc108439869"/>
      <w:bookmarkStart w:id="311" w:name="_Toc109306984"/>
      <w:bookmarkStart w:id="312" w:name="_Toc109307056"/>
      <w:bookmarkStart w:id="313" w:name="_Toc109321334"/>
      <w:bookmarkStart w:id="314" w:name="_Toc109323739"/>
      <w:bookmarkStart w:id="315" w:name="_Toc109672090"/>
      <w:bookmarkStart w:id="316" w:name="_Toc109672852"/>
      <w:bookmarkStart w:id="317" w:name="_Toc109762915"/>
      <w:bookmarkStart w:id="318" w:name="_Toc114507707"/>
      <w:bookmarkStart w:id="319" w:name="_Toc115530106"/>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75937428" w14:textId="77777777" w:rsidR="00FE43B9" w:rsidRDefault="00793607">
      <w:pPr>
        <w:pStyle w:val="Heading2"/>
      </w:pPr>
      <w:bookmarkStart w:id="320" w:name="_Toc115530107"/>
      <w:r>
        <w:t>Introduction</w:t>
      </w:r>
      <w:bookmarkEnd w:id="320"/>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21" w:name="_Toc115530108"/>
      <w:r w:rsidR="00C94725">
        <w:t>M</w:t>
      </w:r>
      <w:r w:rsidRPr="004A5012">
        <w:t>ethods to determine if students understand their work</w:t>
      </w:r>
      <w:bookmarkEnd w:id="321"/>
    </w:p>
    <w:p w14:paraId="07AA9FEE" w14:textId="564AFA8D" w:rsidR="002B0F94" w:rsidRDefault="002B0F94" w:rsidP="00D366CF">
      <w:pPr>
        <w:pStyle w:val="Heading3"/>
      </w:pPr>
      <w:bookmarkStart w:id="322" w:name="_Toc115530109"/>
      <w:r>
        <w:t>Introduction</w:t>
      </w:r>
      <w:bookmarkEnd w:id="322"/>
    </w:p>
    <w:p w14:paraId="074B7680" w14:textId="354FE9F3" w:rsidR="006637F0" w:rsidRPr="00FA6EE0" w:rsidRDefault="00FD2E19" w:rsidP="00FA6EE0">
      <w:r>
        <w:t xml:space="preserve">There are numerous techniques for lecturers and teachers to determine whether students in a classroom comprehend the current topic </w:t>
      </w:r>
      <w:r>
        <w:fldChar w:fldCharType="begin"/>
      </w:r>
      <w:r w:rsidR="009809AF">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23" w:name="_Assessments"/>
      <w:bookmarkStart w:id="324" w:name="_Ref105593695"/>
      <w:bookmarkStart w:id="325" w:name="_Ref105593705"/>
      <w:bookmarkStart w:id="326" w:name="_Toc115530110"/>
      <w:bookmarkEnd w:id="323"/>
      <w:r>
        <w:t>Assessments</w:t>
      </w:r>
      <w:bookmarkEnd w:id="324"/>
      <w:bookmarkEnd w:id="325"/>
      <w:bookmarkEnd w:id="326"/>
    </w:p>
    <w:p w14:paraId="33F1F616" w14:textId="2C643665"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9809AF">
        <w:instrText xml:space="preserve"> ADDIN EN.CITE &lt;EndNote&gt;&lt;Cite&gt;&lt;Author&gt;Taras&lt;/Author&gt;&lt;Year&gt;2008&lt;/Year&gt;&lt;RecNum&gt;76&lt;/RecNum&gt;&lt;DisplayText&gt;(Taras, 2008)&lt;/DisplayText&gt;&lt;record&gt;&lt;rec-number&gt;76&lt;/rec-number&gt;&lt;foreign-keys&gt;&lt;key app="EN" db-id="s2xw0vz9jzefa7esev65w0pkfwtz5frps9fw" timestamp="1653152764"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9809AF">
        <w:instrText xml:space="preserve"> ADDIN EN.CITE &lt;EndNote&gt;&lt;Cite&gt;&lt;Author&gt;Tosuncuoglu&lt;/Author&gt;&lt;Year&gt;2018&lt;/Year&gt;&lt;RecNum&gt;75&lt;/RecNum&gt;&lt;DisplayText&gt;(Tosuncuoglu, 2018)&lt;/DisplayText&gt;&lt;record&gt;&lt;rec-number&gt;75&lt;/rec-number&gt;&lt;foreign-keys&gt;&lt;key app="EN" db-id="s2xw0vz9jzefa7esev65w0pkfwtz5frps9fw" timestamp="1653151496"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9809AF">
        <w:instrText xml:space="preserve"> ADDIN EN.CITE &lt;EndNote&gt;&lt;Cite&gt;&lt;Author&gt;Dixson&lt;/Author&gt;&lt;Year&gt;2016&lt;/Year&gt;&lt;RecNum&gt;77&lt;/RecNum&gt;&lt;DisplayText&gt;(Dixson &amp;amp; Worrell, 2016)&lt;/DisplayText&gt;&lt;record&gt;&lt;rec-number&gt;77&lt;/rec-number&gt;&lt;foreign-keys&gt;&lt;key app="EN" db-id="s2xw0vz9jzefa7esev65w0pkfwtz5frps9fw" timestamp="1653153586"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360414A1" w:rsidR="007A5870" w:rsidRDefault="00DD4153" w:rsidP="00DD4153">
      <w:r w:rsidRPr="005A7BC9">
        <w:rPr>
          <w:b/>
          <w:bCs/>
        </w:rPr>
        <w:t>Formative assessment</w:t>
      </w:r>
      <w:r>
        <w:t xml:space="preserve"> is a way teachers and lecturers receive feedback, and check for understanding during </w:t>
      </w:r>
      <w:r w:rsidR="001728FC">
        <w:t xml:space="preserve">the </w:t>
      </w:r>
      <w:r>
        <w:t xml:space="preserve">learning process </w:t>
      </w:r>
      <w:r>
        <w:fldChar w:fldCharType="begin"/>
      </w:r>
      <w:r w:rsidR="009809AF">
        <w:instrText xml:space="preserve"> ADDIN EN.CITE &lt;EndNote&gt;&lt;Cite&gt;&lt;Author&gt;Andersson&lt;/Author&gt;&lt;Year&gt;2008&lt;/Year&gt;&lt;RecNum&gt;80&lt;/RecNum&gt;&lt;DisplayText&gt;(Andersson, 2008)&lt;/DisplayText&gt;&lt;record&gt;&lt;rec-number&gt;80&lt;/rec-number&gt;&lt;foreign-keys&gt;&lt;key app="EN" db-id="s2xw0vz9jzefa7esev65w0pkfwtz5frps9fw" timestamp="1653155541" guid="61adbdfb-0b7b-48a2-96ef-e4b18c1efb35"&gt;80&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w:t>
      </w:r>
      <w:r w:rsidR="001728FC">
        <w:lastRenderedPageBreak/>
        <w:t xml:space="preserve">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9809AF">
        <w:instrText xml:space="preserve"> ADDIN EN.CITE &lt;EndNote&gt;&lt;Cite&gt;&lt;Author&gt;Hunt&lt;/Author&gt;&lt;Year&gt;2002&lt;/Year&gt;&lt;RecNum&gt;88&lt;/RecNum&gt;&lt;DisplayText&gt;(Hunt &amp;amp; Pellegrino, 2002)&lt;/DisplayText&gt;&lt;record&gt;&lt;rec-number&gt;88&lt;/rec-number&gt;&lt;foreign-keys&gt;&lt;key app="EN" db-id="s2xw0vz9jzefa7esev65w0pkfwtz5frps9fw" timestamp="1653253522"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3D34DBE2"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Jeelani Bhat</w:t>
      </w:r>
      <w:r w:rsidR="007E04A2">
        <w:t> </w:t>
      </w:r>
      <w:r w:rsidR="00DD22D4">
        <w:fldChar w:fldCharType="begin"/>
      </w:r>
      <w:r w:rsidR="009809AF">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313BB2B0"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9809AF">
        <w:instrText xml:space="preserve"> ADDIN EN.CITE &lt;EndNote&gt;&lt;Cite&gt;&lt;Author&gt;Garrison&lt;/Author&gt;&lt;Year&gt;2007&lt;/Year&gt;&lt;RecNum&gt;79&lt;/RecNum&gt;&lt;DisplayText&gt;(Garrison &amp;amp; Ehringhaus, 2007)&lt;/DisplayText&gt;&lt;record&gt;&lt;rec-number&gt;79&lt;/rec-number&gt;&lt;foreign-keys&gt;&lt;key app="EN" db-id="s2xw0vz9jzefa7esev65w0pkfwtz5frps9fw" timestamp="1653154798" guid="f8a23ea4-3f89-4b6e-aec6-9c74dd46bb5b"&gt;79&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9809AF">
        <w:instrText xml:space="preserve"> ADDIN EN.CITE &lt;EndNote&gt;&lt;Cite&gt;&lt;Author&gt;Angelo&lt;/Author&gt;&lt;Year&gt;1993&lt;/Year&gt;&lt;RecNum&gt;74&lt;/RecNum&gt;&lt;DisplayText&gt;(Angelo &amp;amp; Cross, 1993)&lt;/DisplayText&gt;&lt;record&gt;&lt;rec-number&gt;74&lt;/rec-number&gt;&lt;foreign-keys&gt;&lt;key app="EN" db-id="s2xw0vz9jzefa7esev65w0pkfwtz5frps9fw" timestamp="1653150431"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described by Ahmad- and Jeelani Bhat </w:t>
      </w:r>
      <w:r w:rsidR="00A275B8">
        <w:fldChar w:fldCharType="begin"/>
      </w:r>
      <w:r w:rsidR="009809AF">
        <w:instrText xml:space="preserve"> ADDIN EN.CITE &lt;EndNote&gt;&lt;Cite ExcludeAuth="1"&gt;&lt;Author&gt;Bhat&lt;/Author&gt;&lt;Year&gt;2019&lt;/Year&gt;&lt;RecNum&gt;81&lt;/RecNum&gt;&lt;DisplayText&gt;(2019)&lt;/DisplayText&gt;&lt;record&gt;&lt;rec-number&gt;81&lt;/rec-number&gt;&lt;foreign-keys&gt;&lt;key app="EN" db-id="s2xw0vz9jzefa7esev65w0pkfwtz5frps9fw" timestamp="1653204578" guid="0bbb8cfc-c855-46ba-9c05-9b4503d02b9f"&gt;81&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58971BD5"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9809AF">
        <w:instrText xml:space="preserve"> ADDIN EN.CITE &lt;EndNote&gt;&lt;Cite&gt;&lt;Author&gt;Qu&lt;/Author&gt;&lt;Year&gt;2013&lt;/Year&gt;&lt;RecNum&gt;82&lt;/RecNum&gt;&lt;DisplayText&gt;(Qu &amp;amp; Zhang, 2013)&lt;/DisplayText&gt;&lt;record&gt;&lt;rec-number&gt;82&lt;/rec-number&gt;&lt;foreign-keys&gt;&lt;key app="EN" db-id="s2xw0vz9jzefa7esev65w0pkfwtz5frps9fw" timestamp="1653206519" guid="72bb2111-6b39-4ea8-a7e0-8e4decf188bd"&gt;82&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3C4A16F8"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9809AF">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581CA233"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9809AF">
        <w:instrText xml:space="preserve"> ADDIN EN.CITE &lt;EndNote&gt;&lt;Cite&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39FFEE61"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9809AF">
        <w:instrText xml:space="preserve"> ADDIN EN.CITE &lt;EndNote&gt;&lt;Cite&gt;&lt;Author&gt;Sporer&lt;/Author&gt;&lt;Year&gt;2022&lt;/Year&gt;&lt;RecNum&gt;103&lt;/RecNum&gt;&lt;DisplayText&gt;(Sporer, 2022)&lt;/DisplayText&gt;&lt;record&gt;&lt;rec-number&gt;103&lt;/rec-number&gt;&lt;foreign-keys&gt;&lt;key app="EN" db-id="s2xw0vz9jzefa7esev65w0pkfwtz5frps9fw" timestamp="1658407640"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27" w:name="_Ref107252355"/>
      <w:bookmarkStart w:id="328" w:name="_Ref107252364"/>
      <w:bookmarkStart w:id="329" w:name="_Toc115530111"/>
      <w:r>
        <w:t>CFU techniques</w:t>
      </w:r>
      <w:bookmarkEnd w:id="327"/>
      <w:bookmarkEnd w:id="328"/>
      <w:bookmarkEnd w:id="329"/>
    </w:p>
    <w:p w14:paraId="11DDD955" w14:textId="2A93D3B5"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9809AF">
        <w:instrText xml:space="preserve"> ADDIN EN.CITE &lt;EndNote&gt;&lt;Cite&gt;&lt;Author&gt;Kopf&lt;/Author&gt;&lt;Year&gt;2005&lt;/Year&gt;&lt;RecNum&gt;11&lt;/RecNum&gt;&lt;DisplayText&gt;(Kopf&lt;style face="italic"&gt; et al.&lt;/style&gt;, 2005)&lt;/DisplayText&gt;&lt;record&gt;&lt;rec-number&gt;11&lt;/rec-number&gt;&lt;foreign-keys&gt;&lt;key app="EN" db-id="s2xw0vz9jzefa7esev65w0pkfwtz5frps9fw" timestamp="1647768289"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9809AF">
        <w:instrText xml:space="preserve"> ADDIN EN.CITE &lt;EndNote&gt;&lt;Cite AuthorYear="1"&gt;&lt;Author&gt;Fisher&lt;/Author&gt;&lt;Year&gt;2014&lt;/Year&gt;&lt;RecNum&gt;10&lt;/RecNum&gt;&lt;DisplayText&gt;Fisher and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1B2E950E"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9809AF">
        <w:instrText xml:space="preserve"> ADDIN EN.CITE &lt;EndNote&gt;&lt;Cite&gt;&lt;Author&gt;Dufour&lt;/Author&gt;&lt;Year&gt;2021&lt;/Year&gt;&lt;RecNum&gt;89&lt;/RecNum&gt;&lt;DisplayText&gt;(Dufour, 2021)&lt;/DisplayText&gt;&lt;record&gt;&lt;rec-number&gt;89&lt;/rec-number&gt;&lt;foreign-keys&gt;&lt;key app="EN" db-id="s2xw0vz9jzefa7esev65w0pkfwtz5frps9fw" timestamp="1654695053"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periodical&gt;&lt;full-title&gt;Ticker: The Academic Business Librarianship Review&lt;/full-title&gt;&lt;/periodical&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2235A46F"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9809AF">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9809AF">
        <w:instrText xml:space="preserve"> ADDIN EN.CITE &lt;EndNote&gt;&lt;Cite&gt;&lt;Author&gt;Fisher&lt;/Author&gt;&lt;Year&gt;2014&lt;/Year&gt;&lt;RecNum&gt;10&lt;/RecNum&gt;&lt;DisplayText&gt;(Fisher &amp;amp; Frey, 2014)&lt;/DisplayText&gt;&lt;record&gt;&lt;rec-number&gt;10&lt;/rec-number&gt;&lt;foreign-keys&gt;&lt;key app="EN" db-id="s2xw0vz9jzefa7esev65w0pkfwtz5frps9fw" timestamp="1647766887" guid="136c6278-4719-4a74-82a7-a5f282353c04"&gt;10&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29B4ABCC"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9809AF">
        <w:instrText xml:space="preserve"> ADDIN EN.CITE &lt;EndNote&gt;&lt;Cite&gt;&lt;Author&gt;McTighe&lt;/Author&gt;&lt;Year&gt;2021&lt;/Year&gt;&lt;RecNum&gt;90&lt;/RecNum&gt;&lt;DisplayText&gt;(McTighe, 2021)&lt;/DisplayText&gt;&lt;record&gt;&lt;rec-number&gt;90&lt;/rec-number&gt;&lt;foreign-keys&gt;&lt;key app="EN" db-id="s2xw0vz9jzefa7esev65w0pkfwtz5frps9fw" timestamp="1654695378"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12829B24" w14:textId="42B68F3D" w:rsidR="00E63CDE" w:rsidRDefault="00FA4C69" w:rsidP="00CE259C">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EB0542">
        <w:t xml:space="preserve">Table </w:t>
      </w:r>
      <w:r w:rsidR="00EB0542">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30" w:name="_Ref104892508"/>
      <w:bookmarkStart w:id="331" w:name="_Ref104892498"/>
      <w:bookmarkStart w:id="332" w:name="_Ref107251151"/>
      <w:r>
        <w:br w:type="page"/>
      </w:r>
    </w:p>
    <w:p w14:paraId="4B4DE631" w14:textId="7C843854" w:rsidR="00E63CDE" w:rsidRDefault="00E63CDE" w:rsidP="00E63CDE">
      <w:pPr>
        <w:pStyle w:val="Caption"/>
        <w:keepNext/>
      </w:pPr>
      <w:bookmarkStart w:id="333" w:name="_Toc115530142"/>
      <w:r>
        <w:lastRenderedPageBreak/>
        <w:t xml:space="preserve">Table </w:t>
      </w:r>
      <w:r w:rsidR="00000000">
        <w:fldChar w:fldCharType="begin"/>
      </w:r>
      <w:r w:rsidR="00000000">
        <w:instrText xml:space="preserve"> SEQ Table \* ARABIC </w:instrText>
      </w:r>
      <w:r w:rsidR="00000000">
        <w:fldChar w:fldCharType="separate"/>
      </w:r>
      <w:r w:rsidR="00EB0542">
        <w:rPr>
          <w:noProof/>
        </w:rPr>
        <w:t>5</w:t>
      </w:r>
      <w:r w:rsidR="00000000">
        <w:rPr>
          <w:noProof/>
        </w:rPr>
        <w:fldChar w:fldCharType="end"/>
      </w:r>
      <w:bookmarkEnd w:id="330"/>
      <w:r>
        <w:t xml:space="preserve"> </w:t>
      </w:r>
      <w:bookmarkStart w:id="334" w:name="_Ref107251145"/>
      <w:r>
        <w:t>- CFU Disadvantages</w:t>
      </w:r>
      <w:bookmarkEnd w:id="331"/>
      <w:bookmarkEnd w:id="332"/>
      <w:bookmarkEnd w:id="333"/>
      <w:bookmarkEnd w:id="334"/>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35"/>
            <w:r w:rsidRPr="00393CC4">
              <w:rPr>
                <w:b/>
                <w:bCs/>
              </w:rPr>
              <w:t>Disadvant</w:t>
            </w:r>
            <w:r w:rsidR="00E22911" w:rsidRPr="00393CC4">
              <w:rPr>
                <w:b/>
                <w:bCs/>
              </w:rPr>
              <w:t>ag</w:t>
            </w:r>
            <w:r w:rsidRPr="00393CC4">
              <w:rPr>
                <w:b/>
                <w:bCs/>
              </w:rPr>
              <w:t>es of certain CFU techniques</w:t>
            </w:r>
            <w:commentRangeEnd w:id="335"/>
            <w:r w:rsidR="0028579A">
              <w:rPr>
                <w:rStyle w:val="CommentReference"/>
              </w:rPr>
              <w:commentReference w:id="335"/>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05F8F0D7"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EB0542">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36" w:name="_Toc115530112"/>
      <w:r>
        <w:t>Student Feedback</w:t>
      </w:r>
      <w:bookmarkEnd w:id="336"/>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37"/>
      <w:commentRangeStart w:id="338"/>
      <w:r w:rsidR="004A4480">
        <w:t xml:space="preserve">31 responses </w:t>
      </w:r>
      <w:commentRangeEnd w:id="337"/>
      <w:r w:rsidR="0028579A">
        <w:rPr>
          <w:rStyle w:val="CommentReference"/>
        </w:rPr>
        <w:commentReference w:id="337"/>
      </w:r>
      <w:commentRangeEnd w:id="338"/>
      <w:r w:rsidR="00206DB5">
        <w:rPr>
          <w:rStyle w:val="CommentReference"/>
        </w:rPr>
        <w:commentReference w:id="338"/>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6B9F322E"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9809AF">
        <w:instrText xml:space="preserve"> ADDIN EN.CITE &lt;EndNote&gt;&lt;Cite&gt;&lt;Author&gt;Böheim&lt;/Author&gt;&lt;Year&gt;2020&lt;/Year&gt;&lt;RecNum&gt;91&lt;/RecNum&gt;&lt;DisplayText&gt;(Böheim, 2020)&lt;/DisplayText&gt;&lt;record&gt;&lt;rec-number&gt;91&lt;/rec-number&gt;&lt;foreign-keys&gt;&lt;key app="EN" db-id="s2xw0vz9jzefa7esev65w0pkfwtz5frps9fw" timestamp="165469647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9809AF">
        <w:instrText xml:space="preserve"> ADDIN EN.CITE &lt;EndNote&gt;&lt;Cite&gt;&lt;Author&gt;Kettner&lt;/Author&gt;&lt;Year&gt;2015&lt;/Year&gt;&lt;RecNum&gt;92&lt;/RecNum&gt;&lt;DisplayText&gt;(Kettner, 2015)&lt;/DisplayText&gt;&lt;record&gt;&lt;rec-number&gt;92&lt;/rec-number&gt;&lt;foreign-keys&gt;&lt;key app="EN" db-id="s2xw0vz9jzefa7esev65w0pkfwtz5frps9fw" timestamp="1654696765"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39" w:name="_Toc115530113"/>
      <w:r>
        <w:lastRenderedPageBreak/>
        <w:t>Summary</w:t>
      </w:r>
      <w:bookmarkEnd w:id="339"/>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6E884FBB"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9809AF">
        <w:instrText xml:space="preserve"> ADDIN EN.CITE &lt;EndNote&gt;&lt;Cite AuthorYear="1"&gt;&lt;Author&gt;Ishaq&lt;/Author&gt;&lt;Year&gt;2020&lt;/Year&gt;&lt;RecNum&gt;83&lt;/RecNum&gt;&lt;DisplayText&gt;Ishaq&lt;style face="italic"&gt; et al.&lt;/style&gt; (2020)&lt;/DisplayText&gt;&lt;record&gt;&lt;rec-number&gt;83&lt;/rec-number&gt;&lt;foreign-keys&gt;&lt;key app="EN" db-id="s2xw0vz9jzefa7esev65w0pkfwtz5frps9fw" timestamp="1653208899" guid="f451bb07-e3bb-469a-8b1c-e7c86fb0c4fd"&gt;83&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10AA493"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EB0542">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40"/>
      <w:r w:rsidR="0087632C">
        <w:t>emotions</w:t>
      </w:r>
      <w:commentRangeEnd w:id="340"/>
      <w:r w:rsidR="0028579A">
        <w:rPr>
          <w:rStyle w:val="CommentReference"/>
        </w:rPr>
        <w:commentReference w:id="340"/>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41" w:name="_Toc115530114"/>
      <w:r>
        <w:lastRenderedPageBreak/>
        <w:t>F</w:t>
      </w:r>
      <w:r w:rsidR="00CC05E0" w:rsidRPr="00CC05E0">
        <w:t xml:space="preserve">acial expressions </w:t>
      </w:r>
      <w:r>
        <w:t xml:space="preserve">and connected </w:t>
      </w:r>
      <w:r w:rsidR="00CC05E0" w:rsidRPr="00CC05E0">
        <w:t>emotions</w:t>
      </w:r>
      <w:bookmarkEnd w:id="341"/>
    </w:p>
    <w:p w14:paraId="7384D7ED" w14:textId="2A818A5B" w:rsidR="00990D9B" w:rsidRDefault="00990D9B" w:rsidP="00D366CF">
      <w:pPr>
        <w:pStyle w:val="Heading3"/>
      </w:pPr>
      <w:bookmarkStart w:id="342" w:name="_Toc115530115"/>
      <w:r>
        <w:t>Introduction</w:t>
      </w:r>
      <w:bookmarkEnd w:id="342"/>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21BDE3D4"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9809AF">
        <w:instrText xml:space="preserve"> ADDIN EN.CITE &lt;EndNote&gt;&lt;Cite&gt;&lt;Author&gt;Butt&lt;/Author&gt;&lt;Year&gt;2011&lt;/Year&gt;&lt;RecNum&gt;95&lt;/RecNum&gt;&lt;DisplayText&gt;(Butt &amp;amp; Iqbal, 2011)&lt;/DisplayText&gt;&lt;record&gt;&lt;rec-number&gt;95&lt;/rec-number&gt;&lt;foreign-keys&gt;&lt;key app="EN" db-id="s2xw0vz9jzefa7esev65w0pkfwtz5frps9fw" timestamp="165505629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9809AF">
        <w:instrText xml:space="preserve"> ADDIN EN.CITE &lt;EndNote&gt;&lt;Cite&gt;&lt;Author&gt;Ekman&lt;/Author&gt;&lt;Year&gt;1997&lt;/Year&gt;&lt;RecNum&gt;93&lt;/RecNum&gt;&lt;DisplayText&gt;(Ekman &amp;amp; Keltner, 1997)&lt;/DisplayText&gt;&lt;record&gt;&lt;rec-number&gt;93&lt;/rec-number&gt;&lt;foreign-keys&gt;&lt;key app="EN" db-id="s2xw0vz9jzefa7esev65w0pkfwtz5frps9fw" timestamp="1654710268"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commentRangeStart w:id="343"/>
      <w:r w:rsidR="00875107" w:rsidRPr="00875107">
        <w:t xml:space="preserve"> </w:t>
      </w:r>
      <w:commentRangeEnd w:id="343"/>
      <w:r w:rsidR="0028579A">
        <w:rPr>
          <w:rStyle w:val="CommentReference"/>
        </w:rPr>
        <w:commentReference w:id="343"/>
      </w:r>
      <w:r w:rsidR="00875107" w:rsidRPr="00875107">
        <w:t>conceal their emotions since emotions are spontaneous</w:t>
      </w:r>
      <w:r w:rsidR="00875107">
        <w:t xml:space="preserve"> </w:t>
      </w:r>
      <w:r w:rsidR="00D823D9">
        <w:fldChar w:fldCharType="begin"/>
      </w:r>
      <w:r w:rsidR="009809AF">
        <w:instrText xml:space="preserve"> ADDIN EN.CITE &lt;EndNote&gt;&lt;Cite&gt;&lt;Author&gt;Dimberg&lt;/Author&gt;&lt;Year&gt;2000&lt;/Year&gt;&lt;RecNum&gt;94&lt;/RecNum&gt;&lt;DisplayText&gt;(Dimberg&lt;style face="italic"&gt; et al.&lt;/style&gt;, 2000)&lt;/DisplayText&gt;&lt;record&gt;&lt;rec-number&gt;94&lt;/rec-number&gt;&lt;foreign-keys&gt;&lt;key app="EN" db-id="s2xw0vz9jzefa7esev65w0pkfwtz5frps9fw" timestamp="1654711067"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44" w:name="_Ref115528041"/>
      <w:bookmarkStart w:id="345" w:name="_Toc115530116"/>
      <w:r>
        <w:t>Classroom f</w:t>
      </w:r>
      <w:r w:rsidR="00990D9B">
        <w:t xml:space="preserve">acial </w:t>
      </w:r>
      <w:r>
        <w:t>e</w:t>
      </w:r>
      <w:r w:rsidR="00990D9B">
        <w:t>xpressions</w:t>
      </w:r>
      <w:r w:rsidR="00FA0D33">
        <w:t xml:space="preserve"> and it’s connected emotion</w:t>
      </w:r>
      <w:bookmarkEnd w:id="344"/>
      <w:bookmarkEnd w:id="345"/>
    </w:p>
    <w:p w14:paraId="6F4FED3B" w14:textId="6960B381" w:rsidR="00695422" w:rsidRDefault="00695422" w:rsidP="00695422">
      <w:r>
        <w:t xml:space="preserve">There are six types of emotions most commonly noticed on people: disgust, sadness, happiness, fear, anger, and surprise </w:t>
      </w:r>
      <w:r>
        <w:fldChar w:fldCharType="begin"/>
      </w:r>
      <w:r w:rsidR="009809AF">
        <w:instrText xml:space="preserve"> ADDIN EN.CITE &lt;EndNote&gt;&lt;Cite&gt;&lt;Author&gt;Yang&lt;/Author&gt;&lt;Year&gt;2018&lt;/Year&gt;&lt;RecNum&gt;97&lt;/RecNum&gt;&lt;DisplayText&gt;(Yang &amp;amp; Hirschberg, 2018)&lt;/DisplayText&gt;&lt;record&gt;&lt;rec-number&gt;97&lt;/rec-number&gt;&lt;foreign-keys&gt;&lt;key app="EN" db-id="s2xw0vz9jzefa7esev65w0pkfwtz5frps9fw" timestamp="1655057523"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2331C4F3" w14:textId="4F0F2B26" w:rsidR="009809AF"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9809AF">
        <w:instrText xml:space="preserve"> ADDIN EN.CITE &lt;EndNote&gt;&lt;Cite&gt;&lt;Author&gt;D’Mello&lt;/Author&gt;&lt;Year&gt;2012&lt;/Year&gt;&lt;RecNum&gt;101&lt;/RecNum&gt;&lt;DisplayText&gt;(D’Mello &amp;amp; Graesser, 2012)&lt;/DisplayText&gt;&lt;record&gt;&lt;rec-number&gt;101&lt;/rec-number&gt;&lt;foreign-keys&gt;&lt;key app="EN" db-id="s2xw0vz9jzefa7esev65w0pkfwtz5frps9fw" timestamp="1655651745" guid="191b95bb-4e41-416d-9a03-67851189a7ff"&gt;101&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good grades. Confusion can be picked up by looking at the facial expressions of students. A study was done and found that lowered eyebrows</w:t>
      </w:r>
      <w:r w:rsidR="00C25D7D">
        <w:t>, frowns</w:t>
      </w:r>
      <w:r>
        <w:t xml:space="preserve"> and tightened lids were associated with confused expressions </w:t>
      </w:r>
      <w:r>
        <w:fldChar w:fldCharType="begin"/>
      </w:r>
      <w:r w:rsidR="009809AF">
        <w:instrText xml:space="preserve"> ADDIN EN.CITE &lt;EndNote&gt;&lt;Cite&gt;&lt;Author&gt;D’Mello&lt;/Author&gt;&lt;Year&gt;2014&lt;/Year&gt;&lt;RecNum&gt;99&lt;/RecNum&gt;&lt;DisplayText&gt;(D’Mello &amp;amp; Graesser, 2014)&lt;/DisplayText&gt;&lt;record&gt;&lt;rec-number&gt;99&lt;/rec-number&gt;&lt;foreign-keys&gt;&lt;key app="EN" db-id="s2xw0vz9jzefa7esev65w0pkfwtz5frps9fw" timestamp="1655651131" guid="d062ea68-293e-4a9c-bfef-369d1eafa110"&gt;99&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r w:rsidR="005E29D3">
        <w:t xml:space="preserve"> </w:t>
      </w:r>
      <w:commentRangeStart w:id="346"/>
      <w:r w:rsidR="009809AF">
        <w:fldChar w:fldCharType="begin"/>
      </w:r>
      <w:r w:rsidR="006F2C7B">
        <w:instrText xml:space="preserve"> ADDIN EN.CITE &lt;EndNote&gt;&lt;Cite AuthorYear="1"&gt;&lt;Author&gt;Silvia&lt;/Author&gt;&lt;Year&gt;2013&lt;/Year&gt;&lt;RecNum&gt;202&lt;/RecNum&gt;&lt;DisplayText&gt;Silvia (2013)&lt;/DisplayText&gt;&lt;record&gt;&lt;rec-number&gt;202&lt;/rec-number&gt;&lt;foreign-keys&gt;&lt;key app="EN" db-id="s2xw0vz9jzefa7esev65w0pkfwtz5frps9fw" timestamp="1664627008" guid="b66cc72a-0b1e-4659-9e57-b2dee3983c28"&gt;202&lt;/key&gt;&lt;/foreign-keys&gt;&lt;ref-type name="Web Page"&gt;12&lt;/ref-type&gt;&lt;contributors&gt;&lt;authors&gt;&lt;author&gt;Paul Silvia&lt;/author&gt;&lt;/authors&gt;&lt;/contributors&gt;&lt;titles&gt;&lt;title&gt;Knowledge emotions: Feelings that foster learning, exploring, and reflecting&lt;/title&gt;&lt;/titles&gt;&lt;volume&gt;2022&lt;/volume&gt;&lt;number&gt;2022/10/01&lt;/number&gt;&lt;dates&gt;&lt;year&gt;2013&lt;/year&gt;&lt;/dates&gt;&lt;pub-location&gt;University North Carolina&lt;/pub-location&gt;&lt;publisher&gt;NOBA project&lt;/publisher&gt;&lt;urls&gt;&lt;related-urls&gt;&lt;url&gt;https://nobaproject.com/modules/knowledge-emotions-feelings-that-foster-learning-exploring-and-reflecting&lt;/url&gt;&lt;/related-urls&gt;&lt;/urls&gt;&lt;/record&gt;&lt;/Cite&gt;&lt;/EndNote&gt;</w:instrText>
      </w:r>
      <w:r w:rsidR="009809AF">
        <w:fldChar w:fldCharType="separate"/>
      </w:r>
      <w:r w:rsidR="009809AF">
        <w:rPr>
          <w:noProof/>
        </w:rPr>
        <w:t>Silvia (2013)</w:t>
      </w:r>
      <w:r w:rsidR="009809AF">
        <w:fldChar w:fldCharType="end"/>
      </w:r>
      <w:r w:rsidR="009809AF">
        <w:t xml:space="preserve"> stated that confusion makes people frustrated, which makes people scrunch</w:t>
      </w:r>
      <w:r w:rsidR="006D4E4E">
        <w:t>,</w:t>
      </w:r>
      <w:r w:rsidR="009809AF">
        <w:t xml:space="preserve"> lower their eyebrows</w:t>
      </w:r>
      <w:r w:rsidR="006D4E4E">
        <w:t xml:space="preserve"> and furrow that is caused by frowning. </w:t>
      </w:r>
      <w:r w:rsidR="000F2BF4">
        <w:t>When looking at t</w:t>
      </w:r>
      <w:r w:rsidR="00054AE3">
        <w:t>hese expressions and actio</w:t>
      </w:r>
      <w:r w:rsidR="00B833F8">
        <w:t>ns, it</w:t>
      </w:r>
      <w:r w:rsidR="00054AE3">
        <w:t xml:space="preserve"> can also be associated with other emotions, such as anger, sadness and </w:t>
      </w:r>
      <w:r w:rsidR="004E15D0">
        <w:t>disgust</w:t>
      </w:r>
      <w:r w:rsidR="00B833F8">
        <w:t>.</w:t>
      </w:r>
      <w:r w:rsidR="006F2C7B">
        <w:t xml:space="preserve"> </w:t>
      </w:r>
      <w:r w:rsidR="00F41A5A">
        <w:t xml:space="preserve">People that are angry will frown, and their brows will furrow </w:t>
      </w:r>
      <w:r w:rsidR="00F41A5A">
        <w:fldChar w:fldCharType="begin"/>
      </w:r>
      <w:r w:rsidR="00DF3F65">
        <w:instrText xml:space="preserve"> ADDIN EN.CITE &lt;EndNote&gt;&lt;Cite&gt;&lt;Author&gt;Reed&lt;/Author&gt;&lt;Year&gt;2012&lt;/Year&gt;&lt;RecNum&gt;204&lt;/RecNum&gt;&lt;DisplayText&gt;(Reed&lt;style face="italic"&gt; et al.&lt;/style&gt;, 2012)&lt;/DisplayText&gt;&lt;record&gt;&lt;rec-number&gt;204&lt;/rec-number&gt;&lt;foreign-keys&gt;&lt;key app="EN" db-id="s2xw0vz9jzefa7esev65w0pkfwtz5frps9fw" timestamp="1664627860" guid="7bed08d2-2f09-40d4-b1d3-d92506732b37"&gt;204&lt;/key&gt;&lt;/foreign-keys&gt;&lt;ref-type name="Journal Article"&gt;17&lt;/ref-type&gt;&lt;contributors&gt;&lt;authors&gt;&lt;author&gt;Reed, Lawrence Ian&lt;/author&gt;&lt;author&gt;Zeglen, Katharine N&lt;/author&gt;&lt;author&gt;Schmidt, Karen L&lt;/author&gt;&lt;/authors&gt;&lt;/contributors&gt;&lt;titles&gt;&lt;title&gt;Facial expressions as honest signals of cooperative intent in a one-shot anonymous Prisoner&amp;apos;s Dilemma game&lt;/title&gt;&lt;secondary-title&gt;Evolution and Human Behavior&lt;/secondary-title&gt;&lt;/titles&gt;&lt;periodical&gt;&lt;full-title&gt;Evolution and Human Behavior&lt;/full-title&gt;&lt;/periodical&gt;&lt;pages&gt;200-209&lt;/pages&gt;&lt;volume&gt;33&lt;/volume&gt;&lt;number&gt;3&lt;/number&gt;&lt;dates&gt;&lt;year&gt;2012&lt;/year&gt;&lt;/dates&gt;&lt;isbn&gt;1090-5138&lt;/isbn&gt;&lt;urls&gt;&lt;/urls&gt;&lt;/record&gt;&lt;/Cite&gt;&lt;/EndNote&gt;</w:instrText>
      </w:r>
      <w:r w:rsidR="00F41A5A">
        <w:fldChar w:fldCharType="separate"/>
      </w:r>
      <w:r w:rsidR="00F41A5A">
        <w:rPr>
          <w:noProof/>
        </w:rPr>
        <w:t>(Reed</w:t>
      </w:r>
      <w:r w:rsidR="00F41A5A" w:rsidRPr="00263B6B">
        <w:rPr>
          <w:i/>
          <w:noProof/>
        </w:rPr>
        <w:t xml:space="preserve"> et al.</w:t>
      </w:r>
      <w:r w:rsidR="00F41A5A">
        <w:rPr>
          <w:noProof/>
        </w:rPr>
        <w:t>, 2012)</w:t>
      </w:r>
      <w:r w:rsidR="00F41A5A">
        <w:fldChar w:fldCharType="end"/>
      </w:r>
      <w:r w:rsidR="00F41A5A">
        <w:t xml:space="preserve">, people that are sad will also have their brows furrowed and have lowered eyebrows </w:t>
      </w:r>
      <w:r w:rsidR="00F41A5A">
        <w:fldChar w:fldCharType="begin"/>
      </w:r>
      <w:r w:rsidR="00DF3F65">
        <w:instrText xml:space="preserve"> ADDIN EN.CITE &lt;EndNote&gt;&lt;Cite&gt;&lt;Author&gt;Kohler&lt;/Author&gt;&lt;Year&gt;2004&lt;/Year&gt;&lt;RecNum&gt;205&lt;/RecNum&gt;&lt;DisplayText&gt;(Kohler&lt;style face="italic"&gt; et al.&lt;/style&gt;, 2004)&lt;/DisplayText&gt;&lt;record&gt;&lt;rec-number&gt;205&lt;/rec-number&gt;&lt;foreign-keys&gt;&lt;key app="EN" db-id="s2xw0vz9jzefa7esev65w0pkfwtz5frps9fw" timestamp="1664628152" guid="142a9b05-0c80-4d47-a0b4-9f40040cb1a6"&gt;205&lt;/key&gt;&lt;/foreign-keys&gt;&lt;ref-type name="Journal Article"&gt;17&lt;/ref-type&gt;&lt;contributors&gt;&lt;authors&gt;&lt;author&gt;Kohler, Christian G&lt;/author&gt;&lt;author&gt;Turner, Travis&lt;/author&gt;&lt;author&gt;Stolar, Neal M&lt;/author&gt;&lt;author&gt;Bilker, Warren B&lt;/author&gt;&lt;author&gt;Brensinger, Colleen M&lt;/author&gt;&lt;author&gt;Gur, Raquel E&lt;/author&gt;&lt;author&gt;Gur, Ruben C&lt;/author&gt;&lt;/authors&gt;&lt;/contributors&gt;&lt;titles&gt;&lt;title&gt;Differences in facial expressions of four universal emotions&lt;/title&gt;&lt;secondary-title&gt;Psychiatry research&lt;/secondary-title&gt;&lt;/titles&gt;&lt;periodical&gt;&lt;full-title&gt;Psychiatry research&lt;/full-title&gt;&lt;/periodical&gt;&lt;pages&gt;235-244&lt;/pages&gt;&lt;volume&gt;128&lt;/volume&gt;&lt;number&gt;3&lt;/number&gt;&lt;dates&gt;&lt;year&gt;2004&lt;/year&gt;&lt;/dates&gt;&lt;isbn&gt;0165-1781&lt;/isbn&gt;&lt;urls&gt;&lt;/urls&gt;&lt;/record&gt;&lt;/Cite&gt;&lt;/EndNote&gt;</w:instrText>
      </w:r>
      <w:r w:rsidR="00F41A5A">
        <w:fldChar w:fldCharType="separate"/>
      </w:r>
      <w:r w:rsidR="00F41A5A">
        <w:rPr>
          <w:noProof/>
        </w:rPr>
        <w:t>(Kohler</w:t>
      </w:r>
      <w:r w:rsidR="00F41A5A" w:rsidRPr="00F41A5A">
        <w:rPr>
          <w:i/>
          <w:noProof/>
        </w:rPr>
        <w:t xml:space="preserve"> et al.</w:t>
      </w:r>
      <w:r w:rsidR="00F41A5A">
        <w:rPr>
          <w:noProof/>
        </w:rPr>
        <w:t>, 2004)</w:t>
      </w:r>
      <w:r w:rsidR="00F41A5A">
        <w:fldChar w:fldCharType="end"/>
      </w:r>
      <w:r w:rsidR="001A2515">
        <w:t xml:space="preserve"> and finally d</w:t>
      </w:r>
      <w:r w:rsidR="004E15D0">
        <w:t xml:space="preserve">isgusted people will scrunch and their lids </w:t>
      </w:r>
      <w:r w:rsidR="004E15D0">
        <w:lastRenderedPageBreak/>
        <w:t>tighten</w:t>
      </w:r>
      <w:r w:rsidR="00441D3B">
        <w:t xml:space="preserve"> </w:t>
      </w:r>
      <w:r w:rsidR="00441D3B">
        <w:fldChar w:fldCharType="begin"/>
      </w:r>
      <w:r w:rsidR="00441D3B">
        <w:instrText xml:space="preserve"> ADDIN EN.CITE &lt;EndNote&gt;&lt;Cite&gt;&lt;Author&gt;Pochedly&lt;/Author&gt;&lt;Year&gt;2012&lt;/Year&gt;&lt;RecNum&gt;203&lt;/RecNum&gt;&lt;DisplayText&gt;(Pochedly&lt;style face="italic"&gt; et al.&lt;/style&gt;, 2012)&lt;/DisplayText&gt;&lt;record&gt;&lt;rec-number&gt;203&lt;/rec-number&gt;&lt;foreign-keys&gt;&lt;key app="EN" db-id="s2xw0vz9jzefa7esev65w0pkfwtz5frps9fw" timestamp="1664627645" guid="2e4447cc-7129-4b60-8f1b-f68f35b12a9f"&gt;203&lt;/key&gt;&lt;/foreign-keys&gt;&lt;ref-type name="Journal Article"&gt;17&lt;/ref-type&gt;&lt;contributors&gt;&lt;authors&gt;&lt;author&gt;Pochedly, Joseph T&lt;/author&gt;&lt;author&gt;Widen, Sherri C&lt;/author&gt;&lt;author&gt;Russell, James A&lt;/author&gt;&lt;/authors&gt;&lt;/contributors&gt;&lt;titles&gt;&lt;title&gt;What emotion does the “facial expression of disgust” express?&lt;/title&gt;&lt;secondary-title&gt;Emotion&lt;/secondary-title&gt;&lt;/titles&gt;&lt;periodical&gt;&lt;full-title&gt;Emotion&lt;/full-title&gt;&lt;/periodical&gt;&lt;pages&gt;1315&lt;/pages&gt;&lt;volume&gt;12&lt;/volume&gt;&lt;number&gt;6&lt;/number&gt;&lt;dates&gt;&lt;year&gt;2012&lt;/year&gt;&lt;/dates&gt;&lt;isbn&gt;1931-1516&lt;/isbn&gt;&lt;urls&gt;&lt;/urls&gt;&lt;/record&gt;&lt;/Cite&gt;&lt;/EndNote&gt;</w:instrText>
      </w:r>
      <w:r w:rsidR="00441D3B">
        <w:fldChar w:fldCharType="separate"/>
      </w:r>
      <w:r w:rsidR="00441D3B">
        <w:rPr>
          <w:noProof/>
        </w:rPr>
        <w:t>(Pochedly</w:t>
      </w:r>
      <w:r w:rsidR="00441D3B" w:rsidRPr="00441D3B">
        <w:rPr>
          <w:i/>
          <w:noProof/>
        </w:rPr>
        <w:t xml:space="preserve"> et al.</w:t>
      </w:r>
      <w:r w:rsidR="00441D3B">
        <w:rPr>
          <w:noProof/>
        </w:rPr>
        <w:t>, 2012)</w:t>
      </w:r>
      <w:r w:rsidR="00441D3B">
        <w:fldChar w:fldCharType="end"/>
      </w:r>
      <w:r w:rsidR="00A716FD">
        <w:t>.</w:t>
      </w:r>
      <w:r w:rsidR="001A6D3A">
        <w:t xml:space="preserve"> All these expressions can also convey that students may experience confusion</w:t>
      </w:r>
      <w:commentRangeEnd w:id="346"/>
      <w:r w:rsidR="000A3C92">
        <w:rPr>
          <w:rStyle w:val="CommentReference"/>
        </w:rPr>
        <w:commentReference w:id="346"/>
      </w:r>
      <w:r w:rsidR="001A6D3A">
        <w:t xml:space="preserve">. </w:t>
      </w:r>
    </w:p>
    <w:p w14:paraId="617F59F7" w14:textId="77777777" w:rsidR="00E207C3" w:rsidRPr="00E528DE" w:rsidRDefault="00E207C3" w:rsidP="00E528DE"/>
    <w:p w14:paraId="3B7A3659" w14:textId="0BCB26E8" w:rsidR="0030549A" w:rsidRDefault="002F3C93" w:rsidP="00D366CF">
      <w:pPr>
        <w:pStyle w:val="Heading3"/>
      </w:pPr>
      <w:bookmarkStart w:id="347" w:name="_Toc115530117"/>
      <w:r>
        <w:t>Importance of these expressions</w:t>
      </w:r>
      <w:bookmarkEnd w:id="347"/>
    </w:p>
    <w:p w14:paraId="12037C6F" w14:textId="600201D5" w:rsidR="00695422" w:rsidRDefault="00695422" w:rsidP="00695422">
      <w:r>
        <w:t xml:space="preserve">As mentioned previously, confusion causes cognitive disequilibrium, and students need to overcome this disequilibrium in order to move on </w:t>
      </w:r>
      <w:r>
        <w:fldChar w:fldCharType="begin"/>
      </w:r>
      <w:r w:rsidR="009809AF">
        <w:instrText xml:space="preserve"> ADDIN EN.CITE &lt;EndNote&gt;&lt;Cite&gt;&lt;Author&gt;Arguel&lt;/Author&gt;&lt;Year&gt;2019&lt;/Year&gt;&lt;RecNum&gt;100&lt;/RecNum&gt;&lt;DisplayText&gt;(Arguel&lt;style face="italic"&gt; et al.&lt;/style&gt;, 2019)&lt;/DisplayText&gt;&lt;record&gt;&lt;rec-number&gt;100&lt;/rec-number&gt;&lt;foreign-keys&gt;&lt;key app="EN" db-id="s2xw0vz9jzefa7esev65w0pkfwtz5frps9fw" timestamp="1655651239" guid="f26003b5-f739-4f29-bb96-d4faed729777"&gt;100&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7A44077A"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9809AF">
        <w:instrText xml:space="preserve"> ADDIN EN.CITE &lt;EndNote&gt;&lt;Cite&gt;&lt;Author&gt;Taylor&lt;/Author&gt;&lt;Year&gt;2000&lt;/Year&gt;&lt;RecNum&gt;105&lt;/RecNum&gt;&lt;DisplayText&gt;(Taylor, 2000)&lt;/DisplayText&gt;&lt;record&gt;&lt;rec-number&gt;105&lt;/rec-number&gt;&lt;foreign-keys&gt;&lt;key app="EN" db-id="s2xw0vz9jzefa7esev65w0pkfwtz5frps9fw" timestamp="1658407640" guid="6709666c-d3ba-4a0f-89d9-c6a05003814a"&gt;105&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9809AF">
        <w:instrText xml:space="preserve"> ADDIN EN.CITE &lt;EndNote&gt;&lt;Cite&gt;&lt;Author&gt;Cherney&lt;/Author&gt;&lt;Year&gt;2021&lt;/Year&gt;&lt;RecNum&gt;104&lt;/RecNum&gt;&lt;DisplayText&gt;(Cherney, 2021)&lt;/DisplayText&gt;&lt;record&gt;&lt;rec-number&gt;104&lt;/rec-number&gt;&lt;foreign-keys&gt;&lt;key app="EN" db-id="s2xw0vz9jzefa7esev65w0pkfwtz5frps9fw" timestamp="1658407640" guid="0ac5f0fc-fe9f-4f29-a72e-ab5beb166dc4"&gt;104&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Cherney,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48" w:name="_Ref107678839"/>
      <w:bookmarkStart w:id="349" w:name="_Toc115530118"/>
      <w:r>
        <w:t xml:space="preserve">Technologies and algorithms for recognizing </w:t>
      </w:r>
      <w:r w:rsidR="00A57298">
        <w:t xml:space="preserve">facial </w:t>
      </w:r>
      <w:r>
        <w:t>expressions</w:t>
      </w:r>
      <w:bookmarkEnd w:id="348"/>
      <w:bookmarkEnd w:id="349"/>
    </w:p>
    <w:p w14:paraId="782C236B" w14:textId="01B1DF9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lastRenderedPageBreak/>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the brain of the </w:t>
      </w:r>
      <w:r w:rsidR="00E740BE">
        <w:t>system and</w:t>
      </w:r>
      <w:r w:rsidR="003C5218">
        <w:t xml:space="preserve"> will take the percepts</w:t>
      </w:r>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53DFD3EC"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9809AF">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ADD167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EB0542">
        <w:t xml:space="preserve">Figure </w:t>
      </w:r>
      <w:r w:rsidR="00EB0542">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88750" cy="3167856"/>
                    </a:xfrm>
                    <a:prstGeom prst="rect">
                      <a:avLst/>
                    </a:prstGeom>
                  </pic:spPr>
                </pic:pic>
              </a:graphicData>
            </a:graphic>
          </wp:inline>
        </w:drawing>
      </w:r>
    </w:p>
    <w:p w14:paraId="6AFF4634" w14:textId="7D656FBE" w:rsidR="00FB0467" w:rsidRDefault="00FB0467" w:rsidP="00543751">
      <w:pPr>
        <w:pStyle w:val="Caption"/>
        <w:jc w:val="center"/>
      </w:pPr>
      <w:bookmarkStart w:id="350" w:name="_Ref107576750"/>
      <w:bookmarkStart w:id="351" w:name="_Toc115530146"/>
      <w:r>
        <w:t xml:space="preserve">Figure </w:t>
      </w:r>
      <w:r w:rsidR="00000000">
        <w:fldChar w:fldCharType="begin"/>
      </w:r>
      <w:r w:rsidR="00000000">
        <w:instrText xml:space="preserve"> SEQ Figure \* ARABIC </w:instrText>
      </w:r>
      <w:r w:rsidR="00000000">
        <w:fldChar w:fldCharType="separate"/>
      </w:r>
      <w:r w:rsidR="00EB0542">
        <w:rPr>
          <w:noProof/>
        </w:rPr>
        <w:t>2</w:t>
      </w:r>
      <w:r w:rsidR="00000000">
        <w:rPr>
          <w:noProof/>
        </w:rPr>
        <w:fldChar w:fldCharType="end"/>
      </w:r>
      <w:bookmarkEnd w:id="350"/>
      <w:r>
        <w:t xml:space="preserve"> - Basic Agent Working </w:t>
      </w:r>
      <w:r w:rsidR="007C1143">
        <w:fldChar w:fldCharType="begin"/>
      </w:r>
      <w:r w:rsidR="009809AF">
        <w:instrText xml:space="preserve"> ADDIN EN.CITE &lt;EndNote&gt;&lt;Cite&gt;&lt;Author&gt;Russel&lt;/Author&gt;&lt;Year&gt;2021&lt;/Year&gt;&lt;RecNum&gt;106&lt;/RecNum&gt;&lt;DisplayText&gt;(Russel &amp;amp; Norvig, 2021)&lt;/DisplayText&gt;&lt;record&gt;&lt;rec-number&gt;106&lt;/rec-number&gt;&lt;foreign-keys&gt;&lt;key app="EN" db-id="s2xw0vz9jzefa7esev65w0pkfwtz5frps9fw" timestamp="1658407643"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51"/>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lastRenderedPageBreak/>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66ACACDD" w:rsidR="00C45C43" w:rsidRDefault="00C45C43" w:rsidP="00B35AA6">
      <w:pPr>
        <w:pStyle w:val="ListParagraph"/>
        <w:numPr>
          <w:ilvl w:val="1"/>
          <w:numId w:val="36"/>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proofErr w:type="gramStart"/>
      <w:r w:rsidR="00346AF4">
        <w:t>a</w:t>
      </w:r>
      <w:proofErr w:type="gramEnd"/>
      <w:r w:rsidR="00346AF4">
        <w:t xml:space="preserve"> Intel i5 CPU or higher. </w:t>
      </w:r>
      <w:r w:rsidR="00B35AA6">
        <w:t xml:space="preserve">It also needs a USB port to connect a camera.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0074BC61"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EB0542">
        <w:t>How facial detec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52" w:name="_Toc115530119"/>
      <w:r>
        <w:t>Summary</w:t>
      </w:r>
      <w:bookmarkEnd w:id="352"/>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lastRenderedPageBreak/>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53" w:name="_Toc115530120"/>
      <w:r>
        <w:t>F</w:t>
      </w:r>
      <w:r w:rsidR="00127B62" w:rsidRPr="00127B62">
        <w:t>acial detection</w:t>
      </w:r>
      <w:r w:rsidR="00315501">
        <w:t xml:space="preserve"> and recognition</w:t>
      </w:r>
      <w:bookmarkEnd w:id="353"/>
    </w:p>
    <w:p w14:paraId="603559C5" w14:textId="701FA268" w:rsidR="00E24A80" w:rsidRDefault="00E24A80" w:rsidP="00D366CF">
      <w:pPr>
        <w:pStyle w:val="Heading3"/>
      </w:pPr>
      <w:bookmarkStart w:id="354" w:name="_Toc115530121"/>
      <w:r>
        <w:t>Introduction</w:t>
      </w:r>
      <w:bookmarkEnd w:id="354"/>
    </w:p>
    <w:p w14:paraId="412065D4" w14:textId="76D64BE2"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9809AF">
        <w:instrText xml:space="preserve"> ADDIN EN.CITE &lt;EndNote&gt;&lt;Cite&gt;&lt;Author&gt;Mohammad&lt;/Author&gt;&lt;Year&gt;2020&lt;/Year&gt;&lt;RecNum&gt;108&lt;/RecNum&gt;&lt;DisplayText&gt;(Mohammad, 2020)&lt;/DisplayText&gt;&lt;record&gt;&lt;rec-number&gt;108&lt;/rec-number&gt;&lt;foreign-keys&gt;&lt;key app="EN" db-id="s2xw0vz9jzefa7esev65w0pkfwtz5frps9fw" timestamp="1658407686"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55"/>
      <w:r w:rsidR="00E510AA">
        <w:t>in his efforts</w:t>
      </w:r>
      <w:r w:rsidR="009419E3">
        <w:t xml:space="preserve"> </w:t>
      </w:r>
      <w:commentRangeEnd w:id="355"/>
      <w:r w:rsidR="0028579A">
        <w:rPr>
          <w:rStyle w:val="CommentReference"/>
        </w:rPr>
        <w:commentReference w:id="355"/>
      </w:r>
      <w:r w:rsidR="009419E3">
        <w:t xml:space="preserve">to create a </w:t>
      </w:r>
      <w:r w:rsidR="00B27539">
        <w:t>face-identifying</w:t>
      </w:r>
      <w:r w:rsidR="009419E3">
        <w:t xml:space="preserve"> system </w:t>
      </w:r>
      <w:r w:rsidR="009419E3">
        <w:fldChar w:fldCharType="begin"/>
      </w:r>
      <w:r w:rsidR="009809AF">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4AA65384"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9809AF">
        <w:instrText xml:space="preserve"> ADDIN EN.CITE &lt;EndNote&gt;&lt;Cite&gt;&lt;Author&gt;Khan&lt;/Author&gt;&lt;Year&gt;2019&lt;/Year&gt;&lt;RecNum&gt;107&lt;/RecNum&gt;&lt;DisplayText&gt;(Khan&lt;style face="italic"&gt; et al.&lt;/style&gt;, 2019)&lt;/DisplayText&gt;&lt;record&gt;&lt;rec-number&gt;107&lt;/rec-number&gt;&lt;foreign-keys&gt;&lt;key app="EN" db-id="s2xw0vz9jzefa7esev65w0pkfwtz5frps9fw" timestamp="1658407686"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9809AF">
        <w:instrText xml:space="preserve"> ADDIN EN.CITE &lt;EndNote&gt;&lt;Cite&gt;&lt;Author&gt;Kumar&lt;/Author&gt;&lt;Year&gt;2019&lt;/Year&gt;&lt;RecNum&gt;110&lt;/RecNum&gt;&lt;DisplayText&gt;(Kumar&lt;style face="italic"&gt; et al.&lt;/style&gt;, 2019)&lt;/DisplayText&gt;&lt;record&gt;&lt;rec-number&gt;110&lt;/rec-number&gt;&lt;foreign-keys&gt;&lt;key app="EN" db-id="s2xw0vz9jzefa7esev65w0pkfwtz5frps9fw" timestamp="1658407689"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56"/>
      <w:r w:rsidR="00DA58ED">
        <w:t>algorithms</w:t>
      </w:r>
      <w:r w:rsidR="007C0FA8">
        <w:t xml:space="preserve">. </w:t>
      </w:r>
      <w:commentRangeEnd w:id="356"/>
      <w:r w:rsidR="0028579A">
        <w:rPr>
          <w:rStyle w:val="CommentReference"/>
        </w:rPr>
        <w:commentReference w:id="356"/>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7594295D" w:rsidR="00C206CA" w:rsidRDefault="00C206CA" w:rsidP="0058226E">
      <w:r>
        <w:t>During this section,</w:t>
      </w:r>
      <w:r w:rsidR="00620B7B">
        <w:t xml:space="preserve"> </w:t>
      </w:r>
      <w:r w:rsidR="00041393">
        <w:t>it will be discussed how facial detection and recognition works</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57" w:name="_Ref107678885"/>
      <w:bookmarkStart w:id="358" w:name="_Toc115530122"/>
      <w:proofErr w:type="gramStart"/>
      <w:r>
        <w:t>How</w:t>
      </w:r>
      <w:proofErr w:type="gramEnd"/>
      <w:r>
        <w:t xml:space="preserve"> facial detection</w:t>
      </w:r>
      <w:r w:rsidR="00736C3A">
        <w:t xml:space="preserve"> and recognition</w:t>
      </w:r>
      <w:r>
        <w:t xml:space="preserve"> work</w:t>
      </w:r>
      <w:bookmarkEnd w:id="357"/>
      <w:bookmarkEnd w:id="358"/>
    </w:p>
    <w:p w14:paraId="5364CE13" w14:textId="228719B3"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9809AF">
        <w:instrText xml:space="preserve"> ADDIN EN.CITE &lt;EndNote&gt;&lt;Cite&gt;&lt;Author&gt;Nagpal&lt;/Author&gt;&lt;Year&gt;2018&lt;/Year&gt;&lt;RecNum&gt;171&lt;/RecNum&gt;&lt;DisplayText&gt;(Nagpal&lt;style face="italic"&gt; et al.&lt;/style&gt;, 2018)&lt;/DisplayText&gt;&lt;record&gt;&lt;rec-number&gt;171&lt;/rec-number&gt;&lt;foreign-keys&gt;&lt;key app="EN" db-id="s2xw0vz9jzefa7esev65w0pkfwtz5frps9fw" timestamp="1663499507"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thods, feature invariant method</w:t>
      </w:r>
      <w:r w:rsidR="007C6474">
        <w:t>, and appearances-based methods.</w:t>
      </w:r>
      <w:r w:rsidR="00A51A81">
        <w:t xml:space="preserve"> </w:t>
      </w:r>
      <w:r w:rsidR="007C6474">
        <w:fldChar w:fldCharType="begin"/>
      </w:r>
      <w:r w:rsidR="009809AF">
        <w:instrText xml:space="preserve"> ADDIN EN.CITE &lt;EndNote&gt;&lt;Cite&gt;&lt;Author&gt;Dilawar&lt;/Author&gt;&lt;Year&gt;2016&lt;/Year&gt;&lt;RecNum&gt;172&lt;/RecNum&gt;&lt;DisplayText&gt;(Dilawar &amp;amp; Siddiqui, 2016)&lt;/DisplayText&gt;&lt;record&gt;&lt;rec-number&gt;172&lt;/rec-number&gt;&lt;foreign-keys&gt;&lt;key app="EN" db-id="s2xw0vz9jzefa7esev65w0pkfwtz5frps9fw" timestamp="1663499507"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73E82FBA" w:rsidR="00094C53" w:rsidRDefault="007765EE" w:rsidP="008509D6">
      <w:r>
        <w:lastRenderedPageBreak/>
        <w:t>Template-matching methods involves</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9809AF">
        <w:instrText xml:space="preserve"> ADDIN EN.CITE &lt;EndNote&gt;&lt;Cite&gt;&lt;Author&gt;Ping&lt;/Author&gt;&lt;Year&gt;2003&lt;/Year&gt;&lt;RecNum&gt;173&lt;/RecNum&gt;&lt;DisplayText&gt;(Ping&lt;style face="italic"&gt; et al.&lt;/style&gt;, 2003)&lt;/DisplayText&gt;&lt;record&gt;&lt;rec-number&gt;173&lt;/rec-number&gt;&lt;foreign-keys&gt;&lt;key app="EN" db-id="s2xw0vz9jzefa7esev65w0pkfwtz5frps9fw" timestamp="1663499507"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4C1C0195" w:rsidR="007765EE" w:rsidRDefault="0086381F" w:rsidP="008509D6">
      <w:r>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r w:rsidR="00E541D5" w:rsidRPr="00E541D5">
        <w:t xml:space="preserve">is a technique for detecting and </w:t>
      </w:r>
      <w:r w:rsidR="00112A84">
        <w:t>extracting</w:t>
      </w:r>
      <w:r w:rsidR="00E541D5" w:rsidRPr="00E541D5">
        <w:t xml:space="preserve"> visual features</w:t>
      </w:r>
      <w:r w:rsidR="00112A84">
        <w:t xml:space="preserve"> </w:t>
      </w:r>
      <w:r w:rsidR="00112A84">
        <w:fldChar w:fldCharType="begin"/>
      </w:r>
      <w:r w:rsidR="009809AF">
        <w:instrText xml:space="preserve"> ADDIN EN.CITE &lt;EndNote&gt;&lt;Cite&gt;&lt;Author&gt;Gupta&lt;/Author&gt;&lt;Year&gt;2021&lt;/Year&gt;&lt;RecNum&gt;182&lt;/RecNum&gt;&lt;DisplayText&gt;(Gupta&lt;style face="italic"&gt; et al.&lt;/style&gt;, 2021)&lt;/DisplayText&gt;&lt;record&gt;&lt;rec-number&gt;182&lt;/rec-number&gt;&lt;foreign-keys&gt;&lt;key app="EN" db-id="s2xw0vz9jzefa7esev65w0pkfwtz5frps9fw" timestamp="1664623636" guid="be408ca6-be6e-443c-b590-9a12631d82c5"&gt;182&lt;/key&gt;&lt;/foreign-keys&gt;&lt;ref-type name="Journal Article"&gt;17&lt;/ref-type&gt;&lt;contributors&gt;&lt;authors&gt;&lt;author&gt;Gupta, Surbhi&lt;/author&gt;&lt;author&gt;Thakur, Kutub&lt;/author&gt;&lt;author&gt;Kumar, Munish&lt;/author&gt;&lt;/authors&gt;&lt;/contributors&gt;&lt;titles&gt;&lt;title&gt;2D-human face recognition using SIFT and SURF descriptors of face’s feature regions&lt;/title&gt;&lt;secondary-title&gt;The Visual Computer&lt;/secondary-title&gt;&lt;/titles&gt;&lt;periodical&gt;&lt;full-title&gt;The Visual Computer&lt;/full-title&gt;&lt;/periodical&gt;&lt;pages&gt;447-456&lt;/pages&gt;&lt;volume&gt;37&lt;/volume&gt;&lt;number&gt;3&lt;/number&gt;&lt;dates&gt;&lt;year&gt;2021&lt;/year&gt;&lt;/dates&gt;&lt;isbn&gt;1432-2315&lt;/isbn&gt;&lt;urls&gt;&lt;/urls&gt;&lt;/record&gt;&lt;/Cite&gt;&lt;/EndNote&gt;</w:instrText>
      </w:r>
      <w:r w:rsidR="00112A84">
        <w:fldChar w:fldCharType="separate"/>
      </w:r>
      <w:r w:rsidR="00112A84">
        <w:rPr>
          <w:noProof/>
        </w:rPr>
        <w:t>(Gupta</w:t>
      </w:r>
      <w:r w:rsidR="00112A84" w:rsidRPr="00112A84">
        <w:rPr>
          <w:i/>
          <w:noProof/>
        </w:rPr>
        <w:t xml:space="preserve"> et al.</w:t>
      </w:r>
      <w:r w:rsidR="00112A84">
        <w:rPr>
          <w:noProof/>
        </w:rPr>
        <w:t>, 2021)</w:t>
      </w:r>
      <w:r w:rsidR="00112A84">
        <w:fldChar w:fldCharType="end"/>
      </w:r>
      <w:r w:rsidR="00E541D5" w:rsidRPr="00E541D5">
        <w:t>. It identifies key points</w:t>
      </w:r>
      <w:r w:rsidR="00E541D5">
        <w:t xml:space="preserve"> called descriptors </w:t>
      </w:r>
      <w:r w:rsidR="00E541D5">
        <w:fldChar w:fldCharType="begin"/>
      </w:r>
      <w:r w:rsidR="009809AF">
        <w:instrText xml:space="preserve"> ADDIN EN.CITE &lt;EndNote&gt;&lt;Cite&gt;&lt;Author&gt;Lindeberg&lt;/Author&gt;&lt;Year&gt;2012&lt;/Year&gt;&lt;RecNum&gt;181&lt;/RecNum&gt;&lt;DisplayText&gt;(Lindeberg, 2012)&lt;/DisplayText&gt;&lt;record&gt;&lt;rec-number&gt;181&lt;/rec-number&gt;&lt;foreign-keys&gt;&lt;key app="EN" db-id="s2xw0vz9jzefa7esev65w0pkfwtz5frps9fw" timestamp="1664623596" guid="db9239be-9689-4a66-8c4c-8f3c90649d98"&gt;181&lt;/key&gt;&lt;/foreign-keys&gt;&lt;ref-type name="Journal Article"&gt;17&lt;/ref-type&gt;&lt;contributors&gt;&lt;authors&gt;&lt;author&gt;Lindeberg, Tony&lt;/author&gt;&lt;/authors&gt;&lt;/contributors&gt;&lt;titles&gt;&lt;title&gt;Scale invariant feature transform&lt;/title&gt;&lt;/titles&gt;&lt;dates&gt;&lt;year&gt;2012&lt;/year&gt;&lt;/dates&gt;&lt;urls&gt;&lt;/urls&gt;&lt;/record&gt;&lt;/Cite&gt;&lt;/EndNote&gt;</w:instrText>
      </w:r>
      <w:r w:rsidR="00E541D5">
        <w:fldChar w:fldCharType="separate"/>
      </w:r>
      <w:r w:rsidR="00E541D5">
        <w:rPr>
          <w:noProof/>
        </w:rPr>
        <w:t>(Lindeberg, 2012)</w:t>
      </w:r>
      <w:r w:rsidR="00E541D5">
        <w:fldChar w:fldCharType="end"/>
      </w:r>
      <w:r w:rsidR="00E541D5" w:rsidRPr="00E541D5">
        <w:t xml:space="preserve"> and provides them with quantitative information that may be </w:t>
      </w:r>
      <w:r w:rsidR="00E541D5">
        <w:t>utilized for object recognition</w:t>
      </w:r>
      <w:r w:rsidR="00694572">
        <w:t>.</w:t>
      </w:r>
      <w:r w:rsidR="00E541D5">
        <w:t xml:space="preserve"> </w:t>
      </w:r>
      <w:r w:rsidR="00A34E97">
        <w:t>SIFT is not recommended for facial detection, because SIFT is good with general object detection, which are rigid with sharp edges, where faces are non-rigid and smooth</w:t>
      </w:r>
      <w:r w:rsidR="00C86B68">
        <w:t xml:space="preserve"> </w:t>
      </w:r>
      <w:r w:rsidR="00C86B68">
        <w:fldChar w:fldCharType="begin"/>
      </w:r>
      <w:r w:rsidR="009809AF">
        <w:instrText xml:space="preserve"> ADDIN EN.CITE &lt;EndNote&gt;&lt;Cite&gt;&lt;Author&gt;Geng&lt;/Author&gt;&lt;Year&gt;2009&lt;/Year&gt;&lt;RecNum&gt;174&lt;/RecNum&gt;&lt;DisplayText&gt;(Geng &amp;amp; Jiang, 2009)&lt;/DisplayText&gt;&lt;record&gt;&lt;rec-number&gt;174&lt;/rec-number&gt;&lt;foreign-keys&gt;&lt;key app="EN" db-id="s2xw0vz9jzefa7esev65w0pkfwtz5frps9fw" timestamp="1663499507" guid="b8b96ef9-2556-4411-b49f-49b9f8d1ef3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68BF9D35" w14:textId="6EBEA398" w:rsidR="003C7596" w:rsidRDefault="003C7596" w:rsidP="008509D6">
      <w:r>
        <w:t xml:space="preserve">Appearance-based </w:t>
      </w:r>
      <w:r w:rsidR="000E6578">
        <w:t xml:space="preserve">methods like Eigenface. </w:t>
      </w:r>
      <w:r w:rsidR="000E6578" w:rsidRPr="000E6578">
        <w:t>The Eigenfaces approach consists of extracting the distinctive facial features and portraying the face as a linear combination of the so-called 'eigenfaces' derived from the feature extraction procedure.</w:t>
      </w:r>
      <w:r>
        <w:t xml:space="preserve"> </w:t>
      </w:r>
      <w:r w:rsidR="000E6578">
        <w:fldChar w:fldCharType="begin"/>
      </w:r>
      <w:r w:rsidR="009809AF">
        <w:instrText xml:space="preserve"> ADDIN EN.CITE &lt;EndNote&gt;&lt;Cite&gt;&lt;Author&gt;üge Çarıkçı&lt;/Author&gt;&lt;Year&gt;2012&lt;/Year&gt;&lt;RecNum&gt;183&lt;/RecNum&gt;&lt;DisplayText&gt;(üge Çarıkçı &amp;amp; Özen, 2012)&lt;/DisplayText&gt;&lt;record&gt;&lt;rec-number&gt;183&lt;/rec-number&gt;&lt;foreign-keys&gt;&lt;key app="EN" db-id="s2xw0vz9jzefa7esev65w0pkfwtz5frps9fw" timestamp="1664623697" guid="ce68176a-99c0-41f6-bfe5-3c08454dcdcb"&gt;183&lt;/key&gt;&lt;/foreign-keys&gt;&lt;ref-type name="Journal Article"&gt;17&lt;/ref-type&gt;&lt;contributors&gt;&lt;authors&gt;&lt;author&gt;üge Çarıkçı, M&lt;/author&gt;&lt;author&gt;Özen, Figen&lt;/author&gt;&lt;/authors&gt;&lt;/contributors&gt;&lt;titles&gt;&lt;title&gt;A face recognition system based on eigenfaces method&lt;/title&gt;&lt;secondary-title&gt;Procedia Technology&lt;/secondary-title&gt;&lt;/titles&gt;&lt;periodical&gt;&lt;full-title&gt;Procedia Technology&lt;/full-title&gt;&lt;/periodical&gt;&lt;pages&gt;118-123&lt;/pages&gt;&lt;volume&gt;1&lt;/volume&gt;&lt;dates&gt;&lt;year&gt;2012&lt;/year&gt;&lt;/dates&gt;&lt;isbn&gt;2212-0173&lt;/isbn&gt;&lt;urls&gt;&lt;/urls&gt;&lt;/record&gt;&lt;/Cite&gt;&lt;/EndNote&gt;</w:instrText>
      </w:r>
      <w:r w:rsidR="000E6578">
        <w:fldChar w:fldCharType="separate"/>
      </w:r>
      <w:r w:rsidR="000E6578">
        <w:rPr>
          <w:noProof/>
        </w:rPr>
        <w:t>(üge Çarıkçı &amp; Özen, 2012)</w:t>
      </w:r>
      <w:r w:rsidR="000E6578">
        <w:fldChar w:fldCharType="end"/>
      </w:r>
    </w:p>
    <w:p w14:paraId="5EFADDCA" w14:textId="2413DD92" w:rsidR="00547AEA" w:rsidRDefault="00547AEA" w:rsidP="008509D6">
      <w:r>
        <w:t xml:space="preserve">Another prominent facial detection method is Histogram of oriented gradients, also known as HOG. </w:t>
      </w:r>
      <w:r w:rsidR="006D582F" w:rsidRPr="006D582F">
        <w:t xml:space="preserve">HOG may be viewed as a more </w:t>
      </w:r>
      <w:r w:rsidR="009C7173">
        <w:t>dense</w:t>
      </w:r>
      <w:r w:rsidR="006D582F" w:rsidRPr="006D582F">
        <w:t xml:space="preserve"> variant of SIFT</w:t>
      </w:r>
      <w:r w:rsidR="006D582F">
        <w:t xml:space="preserve"> </w:t>
      </w:r>
      <w:r w:rsidR="006D582F">
        <w:fldChar w:fldCharType="begin"/>
      </w:r>
      <w:r w:rsidR="009809AF">
        <w:instrText xml:space="preserve"> ADDIN EN.CITE &lt;EndNote&gt;&lt;Cite&gt;&lt;Author&gt;Pang&lt;/Author&gt;&lt;Year&gt;2011&lt;/Year&gt;&lt;RecNum&gt;185&lt;/RecNum&gt;&lt;DisplayText&gt;(Pang&lt;style face="italic"&gt; et al.&lt;/style&gt;, 2011)&lt;/DisplayText&gt;&lt;record&gt;&lt;rec-number&gt;185&lt;/rec-number&gt;&lt;foreign-keys&gt;&lt;key app="EN" db-id="s2xw0vz9jzefa7esev65w0pkfwtz5frps9fw" timestamp="1664623946" guid="5048985a-ca95-4ed7-86f7-3f845f09b188"&gt;185&lt;/key&gt;&lt;/foreign-keys&gt;&lt;ref-type name="Journal Article"&gt;17&lt;/ref-type&gt;&lt;contributors&gt;&lt;authors&gt;&lt;author&gt;Pang, Yanwei&lt;/author&gt;&lt;author&gt;Yuan, Yuan&lt;/author&gt;&lt;author&gt;Li, Xuelong&lt;/author&gt;&lt;author&gt;Pan, Jing&lt;/author&gt;&lt;/authors&gt;&lt;/contributors&gt;&lt;titles&gt;&lt;title&gt;Efficient HOG human detection&lt;/title&gt;&lt;secondary-title&gt;Signal processing&lt;/secondary-title&gt;&lt;/titles&gt;&lt;periodical&gt;&lt;full-title&gt;Signal processing&lt;/full-title&gt;&lt;/periodical&gt;&lt;pages&gt;773-781&lt;/pages&gt;&lt;volume&gt;91&lt;/volume&gt;&lt;number&gt;4&lt;/number&gt;&lt;dates&gt;&lt;year&gt;2011&lt;/year&gt;&lt;/dates&gt;&lt;isbn&gt;0165-1684&lt;/isbn&gt;&lt;urls&gt;&lt;/urls&gt;&lt;/record&gt;&lt;/Cite&gt;&lt;/EndNote&gt;</w:instrText>
      </w:r>
      <w:r w:rsidR="006D582F">
        <w:fldChar w:fldCharType="separate"/>
      </w:r>
      <w:r w:rsidR="006D582F">
        <w:rPr>
          <w:noProof/>
        </w:rPr>
        <w:t>(Pang</w:t>
      </w:r>
      <w:r w:rsidR="006D582F" w:rsidRPr="006D582F">
        <w:rPr>
          <w:i/>
          <w:noProof/>
        </w:rPr>
        <w:t xml:space="preserve"> et al.</w:t>
      </w:r>
      <w:r w:rsidR="006D582F">
        <w:rPr>
          <w:noProof/>
        </w:rPr>
        <w:t>, 2011)</w:t>
      </w:r>
      <w:r w:rsidR="006D582F">
        <w:fldChar w:fldCharType="end"/>
      </w:r>
      <w:r w:rsidR="006D582F" w:rsidRPr="006D582F">
        <w:t>.</w:t>
      </w:r>
      <w:r w:rsidR="00DA211A">
        <w:t xml:space="preserve"> </w:t>
      </w:r>
      <w:r w:rsidR="00DA4ADF" w:rsidRPr="00DA4ADF">
        <w:t xml:space="preserve">Gradient direction density statistics can characterize the shape and </w:t>
      </w:r>
      <w:proofErr w:type="spellStart"/>
      <w:r w:rsidR="00DA4ADF" w:rsidRPr="00DA4ADF">
        <w:t>color</w:t>
      </w:r>
      <w:proofErr w:type="spellEnd"/>
      <w:r w:rsidR="00DA4ADF" w:rsidRPr="00DA4ADF">
        <w:t xml:space="preserve"> of a local image object, such as a human face. Since an image's gradient lies at the edge of a local object, its oriented gradient histogram indicates the edge direction density of detection targets</w:t>
      </w:r>
      <w:r w:rsidR="00DA4ADF">
        <w:t xml:space="preserve"> </w:t>
      </w:r>
      <w:r w:rsidR="00016998">
        <w:fldChar w:fldCharType="begin"/>
      </w:r>
      <w:r w:rsidR="009809AF">
        <w:instrText xml:space="preserve"> ADDIN EN.CITE &lt;EndNote&gt;&lt;Cite&gt;&lt;Author&gt;Li&lt;/Author&gt;&lt;Year&gt;2016&lt;/Year&gt;&lt;RecNum&gt;186&lt;/RecNum&gt;&lt;DisplayText&gt;(Li&lt;style face="italic"&gt; et al.&lt;/style&gt;, 2016)&lt;/DisplayText&gt;&lt;record&gt;&lt;rec-number&gt;186&lt;/rec-number&gt;&lt;foreign-keys&gt;&lt;key app="EN" db-id="s2xw0vz9jzefa7esev65w0pkfwtz5frps9fw" timestamp="1664624022" guid="3dc3f1f2-a263-49cb-989c-3f39236264ec"&gt;186&lt;/key&gt;&lt;/foreign-keys&gt;&lt;ref-type name="Conference Proceedings"&gt;10&lt;/ref-type&gt;&lt;contributors&gt;&lt;authors&gt;&lt;author&gt;Li, Tiemeng&lt;/author&gt;&lt;author&gt;Hou, Wenjun&lt;/author&gt;&lt;author&gt;Lyu, Fei&lt;/author&gt;&lt;author&gt;Lei, Yu&lt;/author&gt;&lt;author&gt;Xiao, Chen&lt;/author&gt;&lt;/authors&gt;&lt;/contributors&gt;&lt;titles&gt;&lt;title&gt;Face detection based on depth information using HOG-LBP&lt;/title&gt;&lt;secondary-title&gt;2016 Sixth International Conference on Instrumentation &amp;amp; Measurement, Computer, Communication and Control (IMCCC)&lt;/secondary-title&gt;&lt;/titles&gt;&lt;pages&gt;779-784&lt;/pages&gt;&lt;dates&gt;&lt;year&gt;2016&lt;/year&gt;&lt;/dates&gt;&lt;publisher&gt;IEEE&lt;/publisher&gt;&lt;isbn&gt;1509011951&lt;/isbn&gt;&lt;urls&gt;&lt;/urls&gt;&lt;/record&gt;&lt;/Cite&gt;&lt;/EndNote&gt;</w:instrText>
      </w:r>
      <w:r w:rsidR="00016998">
        <w:fldChar w:fldCharType="separate"/>
      </w:r>
      <w:r w:rsidR="00016998">
        <w:rPr>
          <w:noProof/>
        </w:rPr>
        <w:t>(Li</w:t>
      </w:r>
      <w:r w:rsidR="00016998" w:rsidRPr="00016998">
        <w:rPr>
          <w:i/>
          <w:noProof/>
        </w:rPr>
        <w:t xml:space="preserve"> et al.</w:t>
      </w:r>
      <w:r w:rsidR="00016998">
        <w:rPr>
          <w:noProof/>
        </w:rPr>
        <w:t>, 2016)</w:t>
      </w:r>
      <w:r w:rsidR="00016998">
        <w:fldChar w:fldCharType="end"/>
      </w:r>
      <w:r w:rsidR="00DA4ADF" w:rsidRPr="00DA4ADF">
        <w:t>.</w:t>
      </w:r>
    </w:p>
    <w:p w14:paraId="702FC842" w14:textId="1FFC11D4" w:rsidR="008509D6" w:rsidRDefault="008509D6" w:rsidP="008509D6">
      <w:commentRangeStart w:id="359"/>
      <w:commentRangeStart w:id="360"/>
      <w:r>
        <w:t>Face expression recognition</w:t>
      </w:r>
      <w:commentRangeEnd w:id="359"/>
      <w:r w:rsidR="0028579A">
        <w:rPr>
          <w:rStyle w:val="CommentReference"/>
        </w:rPr>
        <w:commentReference w:id="359"/>
      </w:r>
      <w:commentRangeEnd w:id="360"/>
      <w:r w:rsidR="00034F5F">
        <w:rPr>
          <w:rStyle w:val="CommentReference"/>
        </w:rPr>
        <w:commentReference w:id="360"/>
      </w:r>
      <w:r>
        <w:t>, also known as “</w:t>
      </w:r>
      <w:r w:rsidR="009E4262">
        <w:t>FER”</w:t>
      </w:r>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9809AF">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9809AF">
        <w:instrText xml:space="preserve"> ADDIN EN.CITE &lt;EndNote&gt;&lt;Cite&gt;&lt;Author&gt;Revina&lt;/Author&gt;&lt;Year&gt;2021&lt;/Year&gt;&lt;RecNum&gt;119&lt;/RecNum&gt;&lt;DisplayText&gt;(Revina &amp;amp; Emmanuel, 2021)&lt;/DisplayText&gt;&lt;record&gt;&lt;rec-number&gt;119&lt;/rec-number&gt;&lt;foreign-keys&gt;&lt;key app="EN" db-id="s2xw0vz9jzefa7esev65w0pkfwtz5frps9fw" timestamp="1658407703"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w:t>
      </w:r>
      <w:proofErr w:type="spellStart"/>
      <w:r>
        <w:rPr>
          <w:noProof/>
        </w:rPr>
        <w:t>Revina</w:t>
      </w:r>
      <w:proofErr w:type="spellEnd"/>
      <w:r>
        <w:rPr>
          <w:noProof/>
        </w:rPr>
        <w:t xml:space="preserve">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036DF4AB" w:rsidR="00F96238" w:rsidRDefault="008509D6" w:rsidP="008509D6">
      <w:r w:rsidRPr="00DE6C75">
        <w:t>Generally, appearance-based methods extract the textural variations of face images using a variety of descriptors</w:t>
      </w:r>
      <w:r>
        <w:t xml:space="preserve"> </w:t>
      </w:r>
      <w:r>
        <w:fldChar w:fldCharType="begin"/>
      </w:r>
      <w:r w:rsidR="009809AF">
        <w:instrText xml:space="preserve"> ADDIN EN.CITE &lt;EndNote&gt;&lt;Cite&gt;&lt;Author&gt;Yu&lt;/Author&gt;&lt;Year&gt;2015&lt;/Year&gt;&lt;RecNum&gt;121&lt;/RecNum&gt;&lt;DisplayText&gt;(Yu &amp;amp; Liu, 2015)&lt;/DisplayText&gt;&lt;record&gt;&lt;rec-number&gt;121&lt;/rec-number&gt;&lt;foreign-keys&gt;&lt;key app="EN" db-id="s2xw0vz9jzefa7esev65w0pkfwtz5frps9fw" timestamp="1658407703"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9809AF">
        <w:instrText xml:space="preserve"> ADDIN EN.CITE &lt;EndNote&gt;&lt;Cite&gt;&lt;Author&gt;Anil&lt;/Author&gt;&lt;Year&gt;2016&lt;/Year&gt;&lt;RecNum&gt;118&lt;/RecNum&gt;&lt;DisplayText&gt;(Anil &amp;amp; Suresh, 2016)&lt;/DisplayText&gt;&lt;record&gt;&lt;rec-number&gt;118&lt;/rec-number&gt;&lt;foreign-keys&gt;&lt;key app="EN" db-id="s2xw0vz9jzefa7esev65w0pkfwtz5frps9fw" timestamp="165840770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64C8803A"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9809AF">
        <w:instrText xml:space="preserve"> ADDIN EN.CITE &lt;EndNote&gt;&lt;Cite&gt;&lt;Author&gt;Youssif&lt;/Author&gt;&lt;Year&gt;2011&lt;/Year&gt;&lt;RecNum&gt;120&lt;/RecNum&gt;&lt;DisplayText&gt;(Youssif &amp;amp; Asker, 2011)&lt;/DisplayText&gt;&lt;record&gt;&lt;rec-number&gt;120&lt;/rec-number&gt;&lt;foreign-keys&gt;&lt;key app="EN" db-id="s2xw0vz9jzefa7esev65w0pkfwtz5frps9fw" timestamp="1658407703"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w:t>
      </w:r>
      <w:r>
        <w:lastRenderedPageBreak/>
        <w:t xml:space="preserve">distances and movement between the facial features and then determine which facial expression is most likely expressed. </w:t>
      </w:r>
    </w:p>
    <w:p w14:paraId="0416CAC8" w14:textId="6431E734"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 xml:space="preserve">Section xxx: </w:t>
      </w:r>
      <w:r w:rsidR="00C56D79">
        <w:fldChar w:fldCharType="begin"/>
      </w:r>
      <w:r w:rsidR="00C56D79">
        <w:instrText xml:space="preserve"> REF _Ref107678839 \h </w:instrText>
      </w:r>
      <w:r w:rsidR="00C56D79">
        <w:fldChar w:fldCharType="separate"/>
      </w:r>
      <w:r w:rsidR="00EB0542">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61" w:name="_Toc115530123"/>
      <w:r>
        <w:t>A</w:t>
      </w:r>
      <w:r w:rsidR="00B237F2">
        <w:t>pplication</w:t>
      </w:r>
      <w:r>
        <w:t>s of facial detection and recognition</w:t>
      </w:r>
      <w:bookmarkEnd w:id="361"/>
    </w:p>
    <w:p w14:paraId="52041066" w14:textId="17E275EE"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9809AF">
        <w:instrText xml:space="preserve"> ADDIN EN.CITE &lt;EndNote&gt;&lt;Cite&gt;&lt;Author&gt;Bernstein&lt;/Author&gt;&lt;Year&gt;2020&lt;/Year&gt;&lt;RecNum&gt;112&lt;/RecNum&gt;&lt;DisplayText&gt;(Bernstein, 2020)&lt;/DisplayText&gt;&lt;record&gt;&lt;rec-number&gt;112&lt;/rec-number&gt;&lt;foreign-keys&gt;&lt;key app="EN" db-id="s2xw0vz9jzefa7esev65w0pkfwtz5frps9fw" timestamp="1658407694"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r w:rsidR="001E14B9">
        <w:t xml:space="preserve">general </w:t>
      </w:r>
      <w:commentRangeStart w:id="362"/>
      <w:commentRangeEnd w:id="362"/>
      <w:r w:rsidR="0028579A">
        <w:rPr>
          <w:rStyle w:val="CommentReference"/>
        </w:rPr>
        <w:commentReference w:id="362"/>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76408367"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9809AF">
        <w:instrText xml:space="preserve"> ADDIN EN.CITE &lt;EndNote&gt;&lt;Cite&gt;&lt;Author&gt;Balla&lt;/Author&gt;&lt;Year&gt;2018&lt;/Year&gt;&lt;RecNum&gt;113&lt;/RecNum&gt;&lt;DisplayText&gt;(Balla &amp;amp; Jadhao, 2018)&lt;/DisplayText&gt;&lt;record&gt;&lt;rec-number&gt;113&lt;/rec-number&gt;&lt;foreign-keys&gt;&lt;key app="EN" db-id="s2xw0vz9jzefa7esev65w0pkfwtz5frps9fw" timestamp="1658407694"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w:t>
      </w:r>
      <w:proofErr w:type="spellStart"/>
      <w:r w:rsidR="00AE536F">
        <w:rPr>
          <w:noProof/>
        </w:rPr>
        <w:t>Balla</w:t>
      </w:r>
      <w:proofErr w:type="spellEnd"/>
      <w:r w:rsidR="00AE536F">
        <w:rPr>
          <w:noProof/>
        </w:rPr>
        <w:t xml:space="preserve">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6A00A8B9"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9809AF">
        <w:instrText xml:space="preserve"> ADDIN EN.CITE &lt;EndNote&gt;&lt;Cite&gt;&lt;Author&gt;Delac&lt;/Author&gt;&lt;Year&gt;2004&lt;/Year&gt;&lt;RecNum&gt;114&lt;/RecNum&gt;&lt;DisplayText&gt;(Delac &amp;amp; Grgic, 2004)&lt;/DisplayText&gt;&lt;record&gt;&lt;rec-number&gt;114&lt;/rec-number&gt;&lt;foreign-keys&gt;&lt;key app="EN" db-id="s2xw0vz9jzefa7esev65w0pkfwtz5frps9fw" timestamp="1658407697"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9809AF">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s2xw0vz9jzefa7esev65w0pkfwtz5frps9fw" timestamp="1658407698"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7F36E7A8"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9809AF">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w:t>
      </w:r>
      <w:proofErr w:type="spellStart"/>
      <w:r w:rsidR="00FC6AF5">
        <w:rPr>
          <w:noProof/>
        </w:rPr>
        <w:t>Garvie</w:t>
      </w:r>
      <w:proofErr w:type="spellEnd"/>
      <w:r w:rsidR="00FC6AF5">
        <w:rPr>
          <w:noProof/>
        </w:rPr>
        <w:t xml:space="preserve"> &amp; Frankle, 2016)</w:t>
      </w:r>
      <w:r w:rsidR="00FC6AF5">
        <w:fldChar w:fldCharType="end"/>
      </w:r>
      <w:r w:rsidR="005B1365">
        <w:t xml:space="preserve">. </w:t>
      </w:r>
      <w:r w:rsidR="00B12E77">
        <w:t>Some may see this as unethical, a</w:t>
      </w:r>
      <w:r w:rsidR="004E6CF5">
        <w:t>s discussed in the</w:t>
      </w:r>
      <w:r w:rsidR="00285C8E">
        <w:t> </w:t>
      </w:r>
      <w:commentRangeStart w:id="363"/>
      <w:commentRangeStart w:id="364"/>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EB0542" w:rsidRPr="00523BC8">
        <w:rPr>
          <w:i/>
          <w:iCs/>
        </w:rPr>
        <w:t>Advantages and Disadvantages of facial detection and recognition</w:t>
      </w:r>
      <w:r w:rsidR="00285C8E" w:rsidRPr="00CE0F7D">
        <w:rPr>
          <w:i/>
          <w:iCs/>
        </w:rPr>
        <w:fldChar w:fldCharType="end"/>
      </w:r>
      <w:commentRangeEnd w:id="363"/>
      <w:r w:rsidR="0028579A">
        <w:rPr>
          <w:rStyle w:val="CommentReference"/>
        </w:rPr>
        <w:commentReference w:id="363"/>
      </w:r>
      <w:commentRangeEnd w:id="364"/>
      <w:r w:rsidR="00034F5F">
        <w:rPr>
          <w:rStyle w:val="CommentReference"/>
        </w:rPr>
        <w:commentReference w:id="364"/>
      </w:r>
      <w:r w:rsidR="00285C8E">
        <w:t xml:space="preserve"> section,</w:t>
      </w:r>
      <w:r w:rsidR="00034F5F">
        <w:fldChar w:fldCharType="begin"/>
      </w:r>
      <w:r w:rsidR="00034F5F">
        <w:instrText xml:space="preserve"> REF _Ref107584334 \h </w:instrText>
      </w:r>
      <w:r w:rsidR="00034F5F">
        <w:fldChar w:fldCharType="end"/>
      </w:r>
      <w:r w:rsidR="00285C8E">
        <w:t xml:space="preserve"> </w:t>
      </w:r>
      <w:r w:rsidR="00892C80">
        <w:t xml:space="preserve">but according to </w:t>
      </w:r>
      <w:r w:rsidR="00444DD4">
        <w:t xml:space="preserve">a study done by </w:t>
      </w:r>
      <w:r w:rsidR="00444DD4">
        <w:fldChar w:fldCharType="begin"/>
      </w:r>
      <w:r w:rsidR="009809AF">
        <w:instrText xml:space="preserve"> ADDIN EN.CITE &lt;EndNote&gt;&lt;Cite AuthorYear="1"&gt;&lt;Author&gt;Smith&lt;/Author&gt;&lt;Year&gt;2019&lt;/Year&gt;&lt;RecNum&gt;117&lt;/RecNum&gt;&lt;DisplayText&gt;Smith (2019)&lt;/DisplayText&gt;&lt;record&gt;&lt;rec-number&gt;117&lt;/rec-number&gt;&lt;foreign-keys&gt;&lt;key app="EN" db-id="s2xw0vz9jzefa7esev65w0pkfwtz5frps9fw" timestamp="1658407701"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lastRenderedPageBreak/>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65" w:name="_Ref107584334"/>
      <w:bookmarkStart w:id="366" w:name="_Ref107584341"/>
      <w:bookmarkStart w:id="367" w:name="_Toc115530124"/>
      <w:r>
        <w:t>Advantages and Disadvantages of facial detection</w:t>
      </w:r>
      <w:r w:rsidR="00E113B2">
        <w:t xml:space="preserve"> and recognition</w:t>
      </w:r>
      <w:bookmarkEnd w:id="365"/>
      <w:bookmarkEnd w:id="366"/>
      <w:bookmarkEnd w:id="367"/>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27569DE5"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9809AF">
        <w:instrText xml:space="preserve"> ADDIN EN.CITE &lt;EndNote&gt;&lt;Cite&gt;&lt;Author&gt;Owayjan&lt;/Author&gt;&lt;Year&gt;2015&lt;/Year&gt;&lt;RecNum&gt;126&lt;/RecNum&gt;&lt;DisplayText&gt;(Owayjan&lt;style face="italic"&gt; et al.&lt;/style&gt;, 2015)&lt;/DisplayText&gt;&lt;record&gt;&lt;rec-number&gt;126&lt;/rec-number&gt;&lt;foreign-keys&gt;&lt;key app="EN" db-id="s2xw0vz9jzefa7esev65w0pkfwtz5frps9fw" timestamp="1658407708" guid="29d3f5b8-2624-457e-bcdc-ca9e6654af1b"&gt;126&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9809AF">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w:t>
      </w:r>
      <w:proofErr w:type="spellStart"/>
      <w:r w:rsidR="0084338A">
        <w:rPr>
          <w:noProof/>
        </w:rPr>
        <w:t>Garvie</w:t>
      </w:r>
      <w:proofErr w:type="spellEnd"/>
      <w:r w:rsidR="0084338A">
        <w:rPr>
          <w:noProof/>
        </w:rPr>
        <w:t xml:space="preserv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0A19BAFF"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9809AF">
        <w:instrText xml:space="preserve"> ADDIN EN.CITE &lt;EndNote&gt;&lt;Cite&gt;&lt;Author&gt;Omoyiola&lt;/Author&gt;&lt;Year&gt;2018&lt;/Year&gt;&lt;RecNum&gt;127&lt;/RecNum&gt;&lt;DisplayText&gt;(Omoyiola, 2018)&lt;/DisplayText&gt;&lt;record&gt;&lt;rec-number&gt;127&lt;/rec-number&gt;&lt;foreign-keys&gt;&lt;key app="EN" db-id="s2xw0vz9jzefa7esev65w0pkfwtz5frps9fw" timestamp="1658407709" guid="8e334be8-b8ac-442d-b3af-1b9657411dae"&gt;127&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w:t>
      </w:r>
      <w:proofErr w:type="spellStart"/>
      <w:r w:rsidR="0008090A">
        <w:rPr>
          <w:noProof/>
        </w:rPr>
        <w:t>Omoyiola</w:t>
      </w:r>
      <w:proofErr w:type="spellEnd"/>
      <w:r w:rsidR="0008090A">
        <w:rPr>
          <w:noProof/>
        </w:rPr>
        <w:t>,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9809AF">
        <w:instrText xml:space="preserve"> ADDIN EN.CITE &lt;EndNote&gt;&lt;Cite&gt;&lt;Author&gt;Vazquez-Fernandez&lt;/Author&gt;&lt;Year&gt;2016&lt;/Year&gt;&lt;RecNum&gt;128&lt;/RecNum&gt;&lt;DisplayText&gt;(Vazquez-Fernandez &amp;amp; Gonzalez-Jimenez, 2016)&lt;/DisplayText&gt;&lt;record&gt;&lt;rec-number&gt;128&lt;/rec-number&gt;&lt;foreign-keys&gt;&lt;key app="EN" db-id="s2xw0vz9jzefa7esev65w0pkfwtz5frps9fw" timestamp="1658407710" guid="0a5e35f4-f173-4dcd-9595-c1c841c0c706"&gt;128&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37689727"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9809AF">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w:t>
      </w:r>
      <w:proofErr w:type="spellStart"/>
      <w:r>
        <w:rPr>
          <w:noProof/>
        </w:rPr>
        <w:t>Gargaro</w:t>
      </w:r>
      <w:proofErr w:type="spellEnd"/>
      <w:r>
        <w:rPr>
          <w:noProof/>
        </w:rPr>
        <w:t>,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59F6C60E"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9809AF">
        <w:instrText xml:space="preserve"> ADDIN EN.CITE &lt;EndNote&gt;&lt;Cite&gt;&lt;Author&gt;Kar&lt;/Author&gt;&lt;Year&gt;2012&lt;/Year&gt;&lt;RecNum&gt;129&lt;/RecNum&gt;&lt;DisplayText&gt;(Kar&lt;style face="italic"&gt; et al.&lt;/style&gt;, 2012)&lt;/DisplayText&gt;&lt;record&gt;&lt;rec-number&gt;129&lt;/rec-number&gt;&lt;foreign-keys&gt;&lt;key app="EN" db-id="s2xw0vz9jzefa7esev65w0pkfwtz5frps9fw" timestamp="1658407711"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9809AF">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s2xw0vz9jzefa7esev65w0pkfwtz5frps9fw" timestamp="1658407712"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lastRenderedPageBreak/>
        <w:t>Disadvantages</w:t>
      </w:r>
    </w:p>
    <w:p w14:paraId="3AA446A0" w14:textId="5F0F0AA2" w:rsidR="00B42479" w:rsidRDefault="00B42479" w:rsidP="00A25125">
      <w:pPr>
        <w:pStyle w:val="ListParagraph"/>
        <w:numPr>
          <w:ilvl w:val="0"/>
          <w:numId w:val="40"/>
        </w:numPr>
      </w:pPr>
      <w:r>
        <w:t>Privacy</w:t>
      </w:r>
    </w:p>
    <w:p w14:paraId="574CA75B" w14:textId="631C1793"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9809AF">
        <w:instrText xml:space="preserve"> ADDIN EN.CITE &lt;EndNote&gt;&lt;Cite&gt;&lt;Author&gt;Wright&lt;/Author&gt;&lt;Year&gt;2018&lt;/Year&gt;&lt;RecNum&gt;122&lt;/RecNum&gt;&lt;DisplayText&gt;(Wright, 2018)&lt;/DisplayText&gt;&lt;record&gt;&lt;rec-number&gt;122&lt;/rec-number&gt;&lt;foreign-keys&gt;&lt;key app="EN" db-id="s2xw0vz9jzefa7esev65w0pkfwtz5frps9fw" timestamp="1658407703"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9809AF">
        <w:instrText xml:space="preserve"> ADDIN EN.CITE &lt;EndNote&gt;&lt;Cite AuthorYear="1"&gt;&lt;Author&gt;Institute&lt;/Author&gt;&lt;Year&gt;2019&lt;/Year&gt;&lt;RecNum&gt;123&lt;/RecNum&gt;&lt;DisplayText&gt;Institute (2019)&lt;/DisplayText&gt;&lt;record&gt;&lt;rec-number&gt;123&lt;/rec-number&gt;&lt;foreign-keys&gt;&lt;key app="EN" db-id="s2xw0vz9jzefa7esev65w0pkfwtz5frps9fw" timestamp="1658407705"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9809AF">
        <w:instrText xml:space="preserve"> ADDIN EN.CITE &lt;EndNote&gt;&lt;Cite&gt;&lt;Author&gt;Government&lt;/Author&gt;&lt;Year&gt;1996&lt;/Year&gt;&lt;RecNum&gt;124&lt;/RecNum&gt;&lt;DisplayText&gt;(Government, 1996)&lt;/DisplayText&gt;&lt;record&gt;&lt;rec-number&gt;124&lt;/rec-number&gt;&lt;foreign-keys&gt;&lt;key app="EN" db-id="s2xw0vz9jzefa7esev65w0pkfwtz5frps9fw" timestamp="1658407707"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69FB40A3"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9809AF">
        <w:instrText xml:space="preserve"> ADDIN EN.CITE &lt;EndNote&gt;&lt;Cite&gt;&lt;Author&gt;Garvie&lt;/Author&gt;&lt;Year&gt;2016&lt;/Year&gt;&lt;RecNum&gt;116&lt;/RecNum&gt;&lt;DisplayText&gt;(Garvie &amp;amp; Frankle, 2016)&lt;/DisplayText&gt;&lt;record&gt;&lt;rec-number&gt;116&lt;/rec-number&gt;&lt;foreign-keys&gt;&lt;key app="EN" db-id="s2xw0vz9jzefa7esev65w0pkfwtz5frps9fw" timestamp="165840769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9809AF">
        <w:instrText xml:space="preserve"> ADDIN EN.CITE &lt;EndNote&gt;&lt;Cite&gt;&lt;Author&gt;Libby&lt;/Author&gt;&lt;Year&gt;2021&lt;/Year&gt;&lt;RecNum&gt;111&lt;/RecNum&gt;&lt;DisplayText&gt;(Libby &amp;amp; Ehrenfeld, 2021)&lt;/DisplayText&gt;&lt;record&gt;&lt;rec-number&gt;111&lt;/rec-number&gt;&lt;foreign-keys&gt;&lt;key app="EN" db-id="s2xw0vz9jzefa7esev65w0pkfwtz5frps9fw" timestamp="1658407693"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17D780D7"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9809AF">
        <w:instrText xml:space="preserve"> ADDIN EN.CITE &lt;EndNote&gt;&lt;Cite&gt;&lt;Author&gt;Gargaro&lt;/Author&gt;&lt;Year&gt;2022&lt;/Year&gt;&lt;RecNum&gt;125&lt;/RecNum&gt;&lt;DisplayText&gt;(Gargaro, 2022)&lt;/DisplayText&gt;&lt;record&gt;&lt;rec-number&gt;125&lt;/rec-number&gt;&lt;foreign-keys&gt;&lt;key app="EN" db-id="s2xw0vz9jzefa7esev65w0pkfwtz5frps9fw" timestamp="1658407708" guid="a8fb763c-da45-4758-a417-021856419ed6"&gt;125&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DeepFake</w:t>
      </w:r>
      <w:r w:rsidR="006874E3">
        <w:t>s</w:t>
      </w:r>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9809AF">
        <w:instrText xml:space="preserve"> ADDIN EN.CITE &lt;EndNote&gt;&lt;Cite&gt;&lt;Author&gt;Korshunov&lt;/Author&gt;&lt;Year&gt;2018&lt;/Year&gt;&lt;RecNum&gt;131&lt;/RecNum&gt;&lt;DisplayText&gt;(Korshunov &amp;amp; Marcel, 2018)&lt;/DisplayText&gt;&lt;record&gt;&lt;rec-number&gt;131&lt;/rec-number&gt;&lt;foreign-keys&gt;&lt;key app="EN" db-id="s2xw0vz9jzefa7esev65w0pkfwtz5frps9fw" timestamp="1658407713"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w:t>
      </w:r>
      <w:proofErr w:type="spellStart"/>
      <w:r w:rsidR="007428BC">
        <w:rPr>
          <w:noProof/>
        </w:rPr>
        <w:t>Korshunov</w:t>
      </w:r>
      <w:proofErr w:type="spellEnd"/>
      <w:r w:rsidR="007428BC">
        <w:rPr>
          <w:noProof/>
        </w:rPr>
        <w:t xml:space="preserve">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68" w:name="_Toc115530125"/>
      <w:r>
        <w:lastRenderedPageBreak/>
        <w:t>Summary</w:t>
      </w:r>
      <w:bookmarkEnd w:id="368"/>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69"/>
      <w:r>
        <w:t>It was established why this proposed system is applicable and useful</w:t>
      </w:r>
      <w:commentRangeEnd w:id="369"/>
      <w:r w:rsidR="0028579A">
        <w:rPr>
          <w:rStyle w:val="CommentReference"/>
        </w:rPr>
        <w:commentReference w:id="369"/>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70" w:name="_Toc115530126"/>
      <w:r>
        <w:lastRenderedPageBreak/>
        <w:t>cHAPTER 3</w:t>
      </w:r>
      <w:r w:rsidR="00041476">
        <w:t xml:space="preserve"> – aRTIFACT plANNING AND DEVELOPMENT</w:t>
      </w:r>
      <w:bookmarkEnd w:id="370"/>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71" w:name="_Toc109672873"/>
      <w:bookmarkStart w:id="372" w:name="_Toc109762936"/>
      <w:bookmarkStart w:id="373" w:name="_Toc114507728"/>
      <w:bookmarkStart w:id="374" w:name="_Toc115530127"/>
      <w:bookmarkEnd w:id="371"/>
      <w:bookmarkEnd w:id="372"/>
      <w:bookmarkEnd w:id="373"/>
      <w:bookmarkEnd w:id="374"/>
    </w:p>
    <w:p w14:paraId="6FC2DFE0" w14:textId="1594A8DE" w:rsidR="00947DA6" w:rsidRDefault="0019328B" w:rsidP="00947DA6">
      <w:pPr>
        <w:pStyle w:val="Heading2"/>
      </w:pPr>
      <w:bookmarkStart w:id="375" w:name="_Toc115530128"/>
      <w:r>
        <w:t>Introduction</w:t>
      </w:r>
      <w:bookmarkEnd w:id="375"/>
    </w:p>
    <w:p w14:paraId="71DEDC61" w14:textId="6B08586A" w:rsidR="00400589" w:rsidRDefault="00181E0F" w:rsidP="0019328B">
      <w:r w:rsidRPr="00181E0F">
        <w:t>The purpose of developing this artefact is to determine if the proposed artefact can resolve the problem identified in Chapter 1. This implies that the proposed artefact should strive to accomplish the following:</w:t>
      </w:r>
    </w:p>
    <w:p w14:paraId="3DD1C9A5" w14:textId="0B431CDC" w:rsidR="00273647" w:rsidRDefault="00273647" w:rsidP="00273647">
      <w:pPr>
        <w:pStyle w:val="ListParagraph"/>
        <w:numPr>
          <w:ilvl w:val="0"/>
          <w:numId w:val="43"/>
        </w:numPr>
      </w:pPr>
      <w:r>
        <w:t>Detect all the faces in the frame</w:t>
      </w:r>
    </w:p>
    <w:p w14:paraId="3C5B20D5" w14:textId="6AACA63B" w:rsidR="00273647" w:rsidRDefault="00C54331" w:rsidP="00273647">
      <w:pPr>
        <w:pStyle w:val="ListParagraph"/>
        <w:numPr>
          <w:ilvl w:val="0"/>
          <w:numId w:val="43"/>
        </w:numPr>
      </w:pPr>
      <w:r>
        <w:t>Determine each facial expression</w:t>
      </w:r>
      <w:r w:rsidR="000702D7">
        <w:t xml:space="preserve"> of the individual faces</w:t>
      </w:r>
    </w:p>
    <w:p w14:paraId="6C58D214" w14:textId="737E4DFB" w:rsidR="000702D7" w:rsidRDefault="000702D7" w:rsidP="00583D2D">
      <w:pPr>
        <w:pStyle w:val="ListParagraph"/>
        <w:numPr>
          <w:ilvl w:val="0"/>
          <w:numId w:val="43"/>
        </w:numPr>
      </w:pPr>
      <w:r>
        <w:t xml:space="preserve">Determine whether the </w:t>
      </w:r>
      <w:r w:rsidR="00583D2D" w:rsidRPr="00583D2D">
        <w:t>emotion may be classified as confusion</w:t>
      </w:r>
    </w:p>
    <w:p w14:paraId="0FE502F8" w14:textId="4943E608" w:rsidR="000702D7" w:rsidRDefault="000702D7" w:rsidP="00273647">
      <w:pPr>
        <w:pStyle w:val="ListParagraph"/>
        <w:numPr>
          <w:ilvl w:val="0"/>
          <w:numId w:val="43"/>
        </w:numPr>
      </w:pPr>
      <w:r>
        <w:t>Show the general sentiment for that frame</w:t>
      </w:r>
    </w:p>
    <w:p w14:paraId="4CDC931A" w14:textId="0911D2B7" w:rsidR="000702D7" w:rsidRDefault="000702D7" w:rsidP="00273647">
      <w:pPr>
        <w:pStyle w:val="ListParagraph"/>
        <w:numPr>
          <w:ilvl w:val="0"/>
          <w:numId w:val="43"/>
        </w:numPr>
      </w:pPr>
      <w:r>
        <w:t>Keep tract of the general sentiment for a determined time</w:t>
      </w:r>
    </w:p>
    <w:p w14:paraId="0BCD71FA" w14:textId="2B06EF76" w:rsidR="000702D7" w:rsidRDefault="000702D7" w:rsidP="00273647">
      <w:pPr>
        <w:pStyle w:val="ListParagraph"/>
        <w:numPr>
          <w:ilvl w:val="0"/>
          <w:numId w:val="43"/>
        </w:numPr>
      </w:pPr>
      <w:r>
        <w:t>Show</w:t>
      </w:r>
      <w:r w:rsidR="00523013">
        <w:t xml:space="preserve"> and save</w:t>
      </w:r>
      <w:r>
        <w:t xml:space="preserve"> the general sentiment </w:t>
      </w:r>
      <w:r w:rsidR="00370E3B">
        <w:t>in a comma-separated values file.</w:t>
      </w:r>
    </w:p>
    <w:p w14:paraId="5C2E72D5" w14:textId="50C8517A" w:rsidR="000B76D7" w:rsidRDefault="00181E0F" w:rsidP="0035201C">
      <w:r>
        <w:t xml:space="preserve">This Chapter will provide a description of the artefact, the life cycle followed to finish the artefact, and a development description. </w:t>
      </w:r>
    </w:p>
    <w:p w14:paraId="03AD321D" w14:textId="00E547FE" w:rsidR="000B76D7" w:rsidRDefault="000B76D7" w:rsidP="000B76D7">
      <w:pPr>
        <w:pStyle w:val="Heading2"/>
      </w:pPr>
      <w:bookmarkStart w:id="376" w:name="_Toc115530129"/>
      <w:r>
        <w:t>Description of artefact</w:t>
      </w:r>
      <w:bookmarkEnd w:id="376"/>
    </w:p>
    <w:p w14:paraId="41DDFDC1" w14:textId="0861A48B" w:rsidR="00C84B68" w:rsidRDefault="00F622E0" w:rsidP="00AD004C">
      <w:r>
        <w:t xml:space="preserve">During the study, it was determined that lecturers and other professionals needs a tool in classrooms that can help them get a better understanding of whether the students understand the topic being discussed. </w:t>
      </w:r>
      <w:r w:rsidR="00C74743">
        <w:t>A way to solve this problem is to use technology</w:t>
      </w:r>
      <w:r w:rsidR="00AE3CC7">
        <w:t xml:space="preserve">, such as a </w:t>
      </w:r>
      <w:r w:rsidR="00CE45E3">
        <w:t xml:space="preserve">camera, and a program, otherwise known as the artefact. </w:t>
      </w:r>
      <w:r w:rsidR="00C84B68">
        <w:t>The artefact will display the classroom of students, with their faces blurred out, and a text telling the lecturer how many students are confused at that current moment</w:t>
      </w:r>
      <w:r w:rsidR="00AF2857">
        <w:t xml:space="preserve">. </w:t>
      </w:r>
      <w:r w:rsidR="00A2444E">
        <w:t>The lecturer will al</w:t>
      </w:r>
      <w:r w:rsidR="008C7E37">
        <w:t xml:space="preserve">so specify a time that the program should keep track of the general sentiment, and the results will be displayed in the python console, as well as written to an excel file for later viewing. </w:t>
      </w:r>
      <w:r w:rsidR="007540DD">
        <w:t xml:space="preserve">After the program has been terminated, a graph will be displayed with the emotions and the timestamps, giving a graphical representation of the results during class. </w:t>
      </w:r>
    </w:p>
    <w:p w14:paraId="069F5825" w14:textId="3910A766" w:rsidR="000B76D7" w:rsidRDefault="000B76D7" w:rsidP="000B76D7">
      <w:pPr>
        <w:pStyle w:val="Heading2"/>
      </w:pPr>
      <w:bookmarkStart w:id="377" w:name="_Toc115530130"/>
      <w:r>
        <w:t>The life cycle followed and its different phases</w:t>
      </w:r>
      <w:bookmarkEnd w:id="377"/>
    </w:p>
    <w:p w14:paraId="4EF2D8FC" w14:textId="2180E28E" w:rsidR="00D907E7" w:rsidRPr="00D907E7" w:rsidRDefault="00D907E7" w:rsidP="00D907E7">
      <w:r>
        <w:t xml:space="preserve">Agile Development Life </w:t>
      </w:r>
      <w:proofErr w:type="gramStart"/>
      <w:r>
        <w:t>Cycle</w:t>
      </w:r>
      <w:r w:rsidR="00DF3F65">
        <w:t xml:space="preserve"> </w:t>
      </w:r>
      <w:r w:rsidR="00A279F1">
        <w:t>,</w:t>
      </w:r>
      <w:proofErr w:type="gramEnd"/>
      <w:r w:rsidR="00A279F1">
        <w:t xml:space="preserve"> </w:t>
      </w:r>
    </w:p>
    <w:p w14:paraId="3F79BEBE" w14:textId="646A2440" w:rsidR="000B76D7" w:rsidRPr="000B76D7" w:rsidRDefault="000B76D7" w:rsidP="000B76D7">
      <w:pPr>
        <w:pStyle w:val="Heading2"/>
      </w:pPr>
      <w:bookmarkStart w:id="378" w:name="_Toc115530131"/>
      <w:r>
        <w:lastRenderedPageBreak/>
        <w:t>Description of the development of the artefact</w:t>
      </w:r>
      <w:bookmarkEnd w:id="378"/>
    </w:p>
    <w:p w14:paraId="7AB2FC40" w14:textId="6D121BB0" w:rsidR="004A621B" w:rsidRDefault="00BA0149" w:rsidP="004A621B">
      <w:pPr>
        <w:pStyle w:val="Heading3"/>
      </w:pPr>
      <w:bookmarkStart w:id="379" w:name="_Toc115530132"/>
      <w:r>
        <w:t>Ideation</w:t>
      </w:r>
      <w:bookmarkEnd w:id="379"/>
    </w:p>
    <w:p w14:paraId="6ABD2FF6" w14:textId="31B9AF69" w:rsidR="00BA0149" w:rsidRDefault="00BA0149" w:rsidP="00BA0149">
      <w:pPr>
        <w:pStyle w:val="Heading3"/>
      </w:pPr>
      <w:bookmarkStart w:id="380" w:name="_Toc115530133"/>
      <w:r>
        <w:t>Development</w:t>
      </w:r>
      <w:bookmarkEnd w:id="380"/>
    </w:p>
    <w:p w14:paraId="728FA0D7" w14:textId="46B41222" w:rsidR="005D091C" w:rsidRDefault="005D091C" w:rsidP="00F45427"/>
    <w:p w14:paraId="62689778" w14:textId="6954BAD0" w:rsidR="00F45427" w:rsidRDefault="00F45427" w:rsidP="00F45427">
      <w:r>
        <w:t xml:space="preserve">The program will be written in python, seeing it is one of the best options to use when working with Artificial intelligence and models. It also has a wide variety of libraries that could be useful. </w:t>
      </w:r>
    </w:p>
    <w:p w14:paraId="6187CEED" w14:textId="77777777" w:rsidR="00F45427" w:rsidRDefault="00F45427" w:rsidP="00F45427">
      <w:r>
        <w:t xml:space="preserve">Using a camera, the artefact will open a window showing what the camera sees. The video is divided into frames, and each frame is processed. First an algorithm will detect whether faces is present in the frame. The HOG facial detection algorithm will be used, seeing as it looked like one of the better algorithms discussed in Section </w:t>
      </w:r>
      <w:r>
        <w:fldChar w:fldCharType="begin"/>
      </w:r>
      <w:r>
        <w:instrText xml:space="preserve"> REF _Ref107678885 \r \h </w:instrText>
      </w:r>
      <w:r>
        <w:fldChar w:fldCharType="separate"/>
      </w:r>
      <w:r>
        <w:t>2.4.2</w:t>
      </w:r>
      <w:r>
        <w:fldChar w:fldCharType="end"/>
      </w:r>
      <w:r>
        <w:t xml:space="preserve">. When a face is detected, it will draw a square around the face and blur everything within that square, ensuring student privacy. These functions will be performed using the help of OpenCV, which is a free, open-source library used for computer vision and machine learning. </w:t>
      </w:r>
    </w:p>
    <w:p w14:paraId="321A4F5D" w14:textId="77777777" w:rsidR="00F45427" w:rsidRPr="00AD004C" w:rsidRDefault="00F45427" w:rsidP="00F45427">
      <w:r>
        <w:t xml:space="preserve">Another algorithm will be used to determine the facial expression of the student or students within the square. This will be done using a </w:t>
      </w:r>
      <w:commentRangeStart w:id="381"/>
      <w:r>
        <w:t xml:space="preserve">model and weighs </w:t>
      </w:r>
      <w:commentRangeEnd w:id="381"/>
      <w:r>
        <w:rPr>
          <w:rStyle w:val="CommentReference"/>
        </w:rPr>
        <w:commentReference w:id="381"/>
      </w:r>
      <w:r>
        <w:t xml:space="preserve">that was obtained on Kaggle, which is a community of data scientists and machine learning practitioners. The model and weights used during this project is provided by Jonathan Oheix, a data scientist from France. </w:t>
      </w:r>
    </w:p>
    <w:p w14:paraId="36636087" w14:textId="77777777" w:rsidR="00F45427" w:rsidRDefault="00F45427" w:rsidP="00F45427">
      <w:r>
        <w:t xml:space="preserve">Unfortunately, the datasets only classify the images according to Ekman’s seven basic emotions, seeing there is a lack of datasets for “confusion”. But as explained in Section </w:t>
      </w:r>
      <w:r>
        <w:fldChar w:fldCharType="begin"/>
      </w:r>
      <w:r>
        <w:instrText xml:space="preserve"> REF _Ref115528041 \n \h </w:instrText>
      </w:r>
      <w:r>
        <w:fldChar w:fldCharType="separate"/>
      </w:r>
      <w:r>
        <w:t>2.3.2</w:t>
      </w:r>
      <w:r>
        <w:fldChar w:fldCharType="end"/>
      </w:r>
      <w:r>
        <w:t xml:space="preserve">, anger, disgust and sadness carry the same facial features as confusion, and therefor if it is determined a student is expressing either of these emotions, it can be seen as possible confusion. </w:t>
      </w:r>
    </w:p>
    <w:p w14:paraId="3B8B19C6" w14:textId="0E612030" w:rsidR="00F45427" w:rsidRDefault="00893F36" w:rsidP="00F45427">
      <w:r>
        <w:t>There will be 3 counters that will count 3 types of ‘emotions’</w:t>
      </w:r>
      <w:r w:rsidR="00E37543">
        <w:t>, namely confused, happy and neural</w:t>
      </w:r>
      <w:r>
        <w:t xml:space="preserve">. </w:t>
      </w:r>
      <w:r w:rsidR="007A054E">
        <w:t xml:space="preserve">The counter with the highest value will be referred to as the general sentiment. </w:t>
      </w:r>
      <w:r w:rsidR="001C2C3A">
        <w:t xml:space="preserve">If a student is </w:t>
      </w:r>
      <w:r>
        <w:t>detected as sad, angry or disgusted</w:t>
      </w:r>
      <w:r w:rsidR="005A4F89">
        <w:t xml:space="preserve"> the confusion counter will be incremented</w:t>
      </w:r>
      <w:r w:rsidR="007C1738">
        <w:t>, i</w:t>
      </w:r>
      <w:r w:rsidR="005A4F89">
        <w:t xml:space="preserve">f a student is happy, the happy counter will be incremented and if a student is neutral, the neutral counter will be incremented. </w:t>
      </w:r>
      <w:r w:rsidR="003B51E0">
        <w:t xml:space="preserve">Each frame of the video, the general sentiment will be displayed in console and the confusion count will be displayed on screen. </w:t>
      </w:r>
    </w:p>
    <w:p w14:paraId="16CDB0C9" w14:textId="75177C80" w:rsidR="00E60CA4" w:rsidRDefault="00A71BFE" w:rsidP="00F45427">
      <w:r>
        <w:t xml:space="preserve">As mentioned in the artefact description, the artefact will also keep tract of the general sentiment for a time period set by the </w:t>
      </w:r>
      <w:r w:rsidR="00D236E9">
        <w:t>lecturer and</w:t>
      </w:r>
      <w:r>
        <w:t xml:space="preserve"> will be displayed in console every set time period and will also be written to an excel file that will be saved locally. </w:t>
      </w:r>
    </w:p>
    <w:p w14:paraId="3F1C82D1" w14:textId="107FEDAD" w:rsidR="00A71BFE" w:rsidRPr="00F45427" w:rsidRDefault="00D236E9" w:rsidP="00F45427">
      <w:r>
        <w:lastRenderedPageBreak/>
        <w:t xml:space="preserve">After the program has been terminated, </w:t>
      </w:r>
      <w:r w:rsidR="00086EDF">
        <w:t xml:space="preserve">a graph will read the </w:t>
      </w:r>
    </w:p>
    <w:p w14:paraId="5FD2186A" w14:textId="4D42FCE0" w:rsidR="00BA0149" w:rsidRDefault="00BA0149" w:rsidP="00BA0149">
      <w:pPr>
        <w:pStyle w:val="Heading3"/>
      </w:pPr>
      <w:bookmarkStart w:id="382" w:name="_Toc115530134"/>
      <w:r>
        <w:t>Testing</w:t>
      </w:r>
      <w:bookmarkEnd w:id="382"/>
    </w:p>
    <w:p w14:paraId="1DEC0587" w14:textId="450EABB6" w:rsidR="00D5351D" w:rsidRPr="00D5351D" w:rsidRDefault="00E60CA4" w:rsidP="00D5351D">
      <w:r>
        <w:rPr>
          <w:noProof/>
        </w:rPr>
        <w:drawing>
          <wp:inline distT="0" distB="0" distL="0" distR="0" wp14:anchorId="679B4313" wp14:editId="620A6D44">
            <wp:extent cx="5939790" cy="4714875"/>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790" cy="4714875"/>
                    </a:xfrm>
                    <a:prstGeom prst="rect">
                      <a:avLst/>
                    </a:prstGeom>
                    <a:noFill/>
                    <a:ln>
                      <a:noFill/>
                    </a:ln>
                  </pic:spPr>
                </pic:pic>
              </a:graphicData>
            </a:graphic>
          </wp:inline>
        </w:drawing>
      </w:r>
    </w:p>
    <w:p w14:paraId="6B7199EF" w14:textId="4533957A" w:rsidR="00BA0149" w:rsidRDefault="00BA0149" w:rsidP="00BA0149">
      <w:pPr>
        <w:pStyle w:val="Heading3"/>
      </w:pPr>
      <w:bookmarkStart w:id="383" w:name="_Toc115530135"/>
      <w:r>
        <w:t>Deployment</w:t>
      </w:r>
      <w:bookmarkEnd w:id="383"/>
    </w:p>
    <w:p w14:paraId="66FA555D" w14:textId="09B2F6FB" w:rsidR="00BA0149" w:rsidRPr="00BA0149" w:rsidRDefault="00BA0149" w:rsidP="00BA0149">
      <w:pPr>
        <w:pStyle w:val="Heading3"/>
      </w:pPr>
      <w:bookmarkStart w:id="384" w:name="_Toc115530136"/>
      <w:r>
        <w:t xml:space="preserve">Operations / </w:t>
      </w:r>
      <w:r w:rsidR="00F45427">
        <w:t>Maintenance</w:t>
      </w:r>
      <w:bookmarkEnd w:id="384"/>
    </w:p>
    <w:p w14:paraId="45F06720" w14:textId="77777777" w:rsidR="0035201C" w:rsidRDefault="0035201C" w:rsidP="0035201C"/>
    <w:p w14:paraId="5EFB4414" w14:textId="77777777" w:rsidR="008C4D9B" w:rsidRPr="0019328B" w:rsidRDefault="008C4D9B" w:rsidP="0019328B"/>
    <w:p w14:paraId="4BD3F7C7" w14:textId="77777777" w:rsidR="000D20FD" w:rsidRDefault="000D20FD" w:rsidP="0028579A">
      <w:pPr>
        <w:pStyle w:val="TOCHeading"/>
      </w:pPr>
    </w:p>
    <w:p w14:paraId="1BCAEF32" w14:textId="6E2C22EC" w:rsidR="000D20FD" w:rsidRPr="00CB1A74" w:rsidRDefault="005824A6" w:rsidP="00CB1A74">
      <w:pPr>
        <w:spacing w:after="0" w:line="240" w:lineRule="auto"/>
        <w:jc w:val="left"/>
        <w:rPr>
          <w:rFonts w:ascii="Arial Bold" w:hAnsi="Arial Bold"/>
          <w:b/>
          <w:caps/>
          <w:sz w:val="28"/>
          <w:szCs w:val="24"/>
        </w:rPr>
      </w:pPr>
      <w:r>
        <w:br w:type="page"/>
      </w:r>
    </w:p>
    <w:p w14:paraId="10B2571E" w14:textId="2135DD71" w:rsidR="000D20FD" w:rsidRPr="00E924E7" w:rsidRDefault="000D20FD" w:rsidP="00A4438B">
      <w:pPr>
        <w:pStyle w:val="Appendix"/>
      </w:pPr>
      <w:bookmarkStart w:id="385" w:name="Appendix"/>
      <w:r w:rsidRPr="00E924E7">
        <w:lastRenderedPageBreak/>
        <w:t xml:space="preserve">APPENDIX </w:t>
      </w:r>
      <w:r w:rsidR="00336FBC" w:rsidRPr="00E924E7">
        <w:t>A</w:t>
      </w:r>
    </w:p>
    <w:bookmarkEnd w:id="385"/>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r w:rsidR="0011173D">
        <w:t>Efundi</w:t>
      </w:r>
      <w:proofErr w:type="spellEnd"/>
      <w:r w:rsidR="0011173D">
        <w:t xml:space="preserve"> which is a portal and website </w:t>
      </w:r>
      <w:r w:rsidR="00EA3F10">
        <w:t>students,</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17" w:history="1">
        <w:r w:rsidRPr="00D65367">
          <w:rPr>
            <w:rStyle w:val="Hyperlink"/>
            <w:sz w:val="22"/>
          </w:rPr>
          <w:t>https://forms.gle/K97FSaHBnQSVDFef9</w:t>
        </w:r>
      </w:hyperlink>
    </w:p>
    <w:p w14:paraId="2E674309" w14:textId="58A5EAB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EB0542">
        <w:t xml:space="preserve">Table </w:t>
      </w:r>
      <w:r w:rsidR="00EB0542">
        <w:rPr>
          <w:noProof/>
        </w:rPr>
        <w:t>6</w:t>
      </w:r>
      <w:r w:rsidR="004877A1">
        <w:fldChar w:fldCharType="end"/>
      </w:r>
      <w:r>
        <w:t xml:space="preserve"> shows the</w:t>
      </w:r>
      <w:r w:rsidR="004877A1">
        <w:t xml:space="preserve"> close-ended</w:t>
      </w:r>
      <w:r>
        <w:t xml:space="preserve"> questions asked and the survey results.</w:t>
      </w:r>
    </w:p>
    <w:p w14:paraId="49B46841" w14:textId="364D5325" w:rsidR="004877A1" w:rsidRDefault="004877A1" w:rsidP="004877A1">
      <w:pPr>
        <w:pStyle w:val="Caption"/>
        <w:keepNext/>
      </w:pPr>
      <w:bookmarkStart w:id="386" w:name="_Ref108435654"/>
      <w:bookmarkStart w:id="387" w:name="_Toc115530143"/>
      <w:r>
        <w:t xml:space="preserve">Table </w:t>
      </w:r>
      <w:r w:rsidR="00000000">
        <w:fldChar w:fldCharType="begin"/>
      </w:r>
      <w:r w:rsidR="00000000">
        <w:instrText xml:space="preserve"> SEQ Table \* ARABIC </w:instrText>
      </w:r>
      <w:r w:rsidR="00000000">
        <w:fldChar w:fldCharType="separate"/>
      </w:r>
      <w:r w:rsidR="00EB0542">
        <w:rPr>
          <w:noProof/>
        </w:rPr>
        <w:t>6</w:t>
      </w:r>
      <w:r w:rsidR="00000000">
        <w:rPr>
          <w:noProof/>
        </w:rPr>
        <w:fldChar w:fldCharType="end"/>
      </w:r>
      <w:bookmarkEnd w:id="386"/>
      <w:r>
        <w:t xml:space="preserve"> - Close-ended Survey Questions</w:t>
      </w:r>
      <w:bookmarkEnd w:id="387"/>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49FF0B53" w:rsidR="0075581D" w:rsidRDefault="0075581D" w:rsidP="0075581D">
            <w:pPr>
              <w:spacing w:after="0"/>
              <w:jc w:val="center"/>
            </w:pPr>
            <w:r>
              <w:t>31</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50180D1B" w:rsidR="0075581D" w:rsidRDefault="0075581D" w:rsidP="0075581D">
            <w:pPr>
              <w:spacing w:after="0"/>
              <w:jc w:val="center"/>
            </w:pPr>
            <w:r>
              <w:t>31</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09AC584B" w:rsidR="0075581D" w:rsidRDefault="0075581D" w:rsidP="0075581D">
            <w:pPr>
              <w:spacing w:after="0"/>
              <w:jc w:val="center"/>
            </w:pPr>
            <w:r>
              <w:t>18</w:t>
            </w:r>
          </w:p>
        </w:tc>
        <w:tc>
          <w:tcPr>
            <w:tcW w:w="1351" w:type="dxa"/>
          </w:tcPr>
          <w:p w14:paraId="16C6318F" w14:textId="7E2E2E17" w:rsidR="0075581D" w:rsidRDefault="0075581D" w:rsidP="0075581D">
            <w:pPr>
              <w:spacing w:after="0"/>
              <w:jc w:val="center"/>
            </w:pPr>
            <w:r>
              <w:t>13</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22B4C399" w:rsidR="0075581D" w:rsidRDefault="0075581D" w:rsidP="0075581D">
            <w:pPr>
              <w:spacing w:after="0"/>
              <w:jc w:val="center"/>
            </w:pPr>
            <w:r>
              <w:t>14</w:t>
            </w:r>
          </w:p>
        </w:tc>
        <w:tc>
          <w:tcPr>
            <w:tcW w:w="1351" w:type="dxa"/>
          </w:tcPr>
          <w:p w14:paraId="6C447006" w14:textId="5D53E6DD" w:rsidR="0075581D" w:rsidRDefault="0075581D" w:rsidP="0075581D">
            <w:pPr>
              <w:spacing w:after="0"/>
              <w:jc w:val="center"/>
            </w:pPr>
            <w:r>
              <w:t>17</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71DBE858" w:rsidR="0075581D" w:rsidRDefault="0075581D" w:rsidP="0075581D">
            <w:pPr>
              <w:spacing w:after="0"/>
              <w:jc w:val="center"/>
            </w:pPr>
            <w:r>
              <w:t>30</w:t>
            </w:r>
          </w:p>
        </w:tc>
        <w:tc>
          <w:tcPr>
            <w:tcW w:w="1351" w:type="dxa"/>
          </w:tcPr>
          <w:p w14:paraId="21501436" w14:textId="1C6D5EFF" w:rsidR="0075581D" w:rsidRDefault="0075581D" w:rsidP="0075581D">
            <w:pPr>
              <w:spacing w:after="0"/>
              <w:jc w:val="center"/>
            </w:pPr>
            <w:r>
              <w:t>1</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20941A39" w:rsidR="0075581D" w:rsidRDefault="0075581D" w:rsidP="0075581D">
            <w:pPr>
              <w:spacing w:after="0"/>
              <w:jc w:val="center"/>
            </w:pPr>
            <w:r>
              <w:t>22</w:t>
            </w:r>
          </w:p>
        </w:tc>
        <w:tc>
          <w:tcPr>
            <w:tcW w:w="1351" w:type="dxa"/>
          </w:tcPr>
          <w:p w14:paraId="224B7052" w14:textId="2AE22D30" w:rsidR="0075581D" w:rsidRDefault="0075581D" w:rsidP="0075581D">
            <w:pPr>
              <w:spacing w:after="0"/>
              <w:jc w:val="center"/>
            </w:pPr>
            <w:r>
              <w:t>9</w:t>
            </w:r>
          </w:p>
        </w:tc>
      </w:tr>
    </w:tbl>
    <w:p w14:paraId="2BB846B9" w14:textId="77777777" w:rsidR="0075581D" w:rsidRDefault="0075581D" w:rsidP="00AD61FC">
      <w:pPr>
        <w:spacing w:after="0"/>
        <w:jc w:val="left"/>
      </w:pPr>
    </w:p>
    <w:p w14:paraId="421E50C7" w14:textId="38776925"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EB0542">
        <w:t xml:space="preserve">Table </w:t>
      </w:r>
      <w:r w:rsidR="00EB0542">
        <w:rPr>
          <w:noProof/>
        </w:rPr>
        <w:t>7</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7E712701" w:rsidR="00502FFD" w:rsidRPr="00502FFD" w:rsidRDefault="00670F6A" w:rsidP="00833909">
      <w:pPr>
        <w:pStyle w:val="Caption"/>
        <w:keepNext/>
      </w:pPr>
      <w:bookmarkStart w:id="388" w:name="_Ref108435727"/>
      <w:bookmarkStart w:id="389" w:name="_Toc115530144"/>
      <w:r>
        <w:t xml:space="preserve">Table </w:t>
      </w:r>
      <w:r w:rsidR="00000000">
        <w:fldChar w:fldCharType="begin"/>
      </w:r>
      <w:r w:rsidR="00000000">
        <w:instrText xml:space="preserve"> SEQ Table \* ARABIC </w:instrText>
      </w:r>
      <w:r w:rsidR="00000000">
        <w:fldChar w:fldCharType="separate"/>
      </w:r>
      <w:r w:rsidR="00EB0542">
        <w:rPr>
          <w:noProof/>
        </w:rPr>
        <w:t>7</w:t>
      </w:r>
      <w:r w:rsidR="00000000">
        <w:rPr>
          <w:noProof/>
        </w:rPr>
        <w:fldChar w:fldCharType="end"/>
      </w:r>
      <w:bookmarkEnd w:id="388"/>
      <w:r>
        <w:t xml:space="preserve"> - Survey Question</w:t>
      </w:r>
      <w:bookmarkEnd w:id="389"/>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49E265EB" w:rsidR="00670F6A" w:rsidRDefault="00930186" w:rsidP="00AD61FC">
            <w:pPr>
              <w:spacing w:after="0"/>
              <w:jc w:val="left"/>
            </w:pPr>
            <w:r>
              <w:t>4</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5432303D" w:rsidR="00670F6A" w:rsidRDefault="00930186" w:rsidP="00AD61FC">
            <w:pPr>
              <w:spacing w:after="0"/>
              <w:jc w:val="left"/>
            </w:pPr>
            <w:r>
              <w:t>24</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1D1A26D" w:rsidR="003C0D36" w:rsidRDefault="00930186" w:rsidP="00AD61FC">
            <w:pPr>
              <w:spacing w:after="0"/>
              <w:jc w:val="left"/>
            </w:pPr>
            <w:r>
              <w:t>24</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1E321010" w:rsidR="003C0D36" w:rsidRDefault="00930186" w:rsidP="00AD61FC">
            <w:pPr>
              <w:spacing w:after="0"/>
              <w:jc w:val="left"/>
            </w:pPr>
            <w:r>
              <w:t>17</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50D4774E" w:rsidR="003C0D36" w:rsidRDefault="000748C7" w:rsidP="00AD61FC">
            <w:pPr>
              <w:spacing w:after="0"/>
              <w:jc w:val="left"/>
            </w:pPr>
            <w:r>
              <w:t>1</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50B88752" w14:textId="17EFD749" w:rsidR="007706E5" w:rsidRPr="004522CB" w:rsidRDefault="007706E5" w:rsidP="004522CB">
      <w:pPr>
        <w:spacing w:after="0"/>
        <w:jc w:val="left"/>
      </w:pPr>
    </w:p>
    <w:p w14:paraId="265CBA4B" w14:textId="6D32DAFF" w:rsidR="00722ADB" w:rsidRPr="004522CB" w:rsidRDefault="00066E06" w:rsidP="00847980">
      <w:pPr>
        <w:pStyle w:val="TOCHeading"/>
      </w:pPr>
      <w:bookmarkStart w:id="390" w:name="_Toc405901959"/>
      <w:bookmarkStart w:id="391" w:name="_Toc405902526"/>
      <w:bookmarkStart w:id="392" w:name="_Toc405902973"/>
      <w:bookmarkStart w:id="393" w:name="_Toc115530137"/>
      <w:commentRangeStart w:id="394"/>
      <w:commentRangeStart w:id="395"/>
      <w:commentRangeStart w:id="396"/>
      <w:r w:rsidRPr="004522CB">
        <w:t>Bibliography</w:t>
      </w:r>
      <w:bookmarkEnd w:id="213"/>
      <w:bookmarkEnd w:id="214"/>
      <w:bookmarkEnd w:id="390"/>
      <w:bookmarkEnd w:id="391"/>
      <w:bookmarkEnd w:id="392"/>
      <w:commentRangeEnd w:id="394"/>
      <w:r w:rsidR="0028579A">
        <w:rPr>
          <w:rStyle w:val="CommentReference"/>
          <w:rFonts w:ascii="Arial" w:hAnsi="Arial"/>
          <w:b w:val="0"/>
          <w:caps w:val="0"/>
        </w:rPr>
        <w:commentReference w:id="394"/>
      </w:r>
      <w:commentRangeEnd w:id="395"/>
      <w:r w:rsidR="0028579A">
        <w:rPr>
          <w:rStyle w:val="CommentReference"/>
          <w:rFonts w:ascii="Arial" w:hAnsi="Arial"/>
          <w:b w:val="0"/>
          <w:caps w:val="0"/>
        </w:rPr>
        <w:commentReference w:id="395"/>
      </w:r>
      <w:bookmarkEnd w:id="393"/>
      <w:commentRangeEnd w:id="396"/>
      <w:r w:rsidR="00D72001">
        <w:rPr>
          <w:rStyle w:val="CommentReference"/>
          <w:rFonts w:ascii="Arial" w:hAnsi="Arial"/>
          <w:b w:val="0"/>
          <w:caps w:val="0"/>
        </w:rPr>
        <w:commentReference w:id="396"/>
      </w:r>
    </w:p>
    <w:p w14:paraId="605B9E2C" w14:textId="77777777" w:rsidR="0041082D" w:rsidRPr="0041082D" w:rsidRDefault="00CC40B0" w:rsidP="0041082D">
      <w:pPr>
        <w:pStyle w:val="EndNoteBibliography"/>
        <w:ind w:left="720" w:hanging="720"/>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41082D" w:rsidRPr="0041082D">
        <w:rPr>
          <w:noProof/>
        </w:rPr>
        <w:t>Alshamrani, M.  2019.  An investigation of the advantages and disadvantages of online education</w:t>
      </w:r>
      <w:r w:rsidR="0041082D" w:rsidRPr="0041082D">
        <w:rPr>
          <w:i/>
          <w:noProof/>
        </w:rPr>
        <w:t>.</w:t>
      </w:r>
      <w:r w:rsidR="0041082D" w:rsidRPr="0041082D">
        <w:rPr>
          <w:noProof/>
        </w:rPr>
        <w:t xml:space="preserve">  Auckland University of Technology. - </w:t>
      </w:r>
    </w:p>
    <w:p w14:paraId="03B11325" w14:textId="77777777" w:rsidR="0041082D" w:rsidRPr="0041082D" w:rsidRDefault="0041082D" w:rsidP="0041082D">
      <w:pPr>
        <w:pStyle w:val="EndNoteBibliography"/>
        <w:ind w:left="720" w:hanging="720"/>
        <w:rPr>
          <w:noProof/>
        </w:rPr>
      </w:pPr>
      <w:r w:rsidRPr="0041082D">
        <w:rPr>
          <w:noProof/>
        </w:rPr>
        <w:t>Andersson, A. 2008. Assessment: A continuous process that takes place at the end? Sweden: School of Education and</w:t>
      </w:r>
    </w:p>
    <w:p w14:paraId="3236B8F7" w14:textId="77777777" w:rsidR="0041082D" w:rsidRPr="0041082D" w:rsidRDefault="0041082D" w:rsidP="0041082D">
      <w:pPr>
        <w:pStyle w:val="EndNoteBibliography"/>
        <w:ind w:left="720" w:hanging="720"/>
        <w:rPr>
          <w:noProof/>
        </w:rPr>
      </w:pPr>
      <w:r w:rsidRPr="0041082D">
        <w:rPr>
          <w:noProof/>
        </w:rPr>
        <w:t>Communication.</w:t>
      </w:r>
    </w:p>
    <w:p w14:paraId="7947A879" w14:textId="77777777" w:rsidR="0041082D" w:rsidRPr="0041082D" w:rsidRDefault="0041082D" w:rsidP="0041082D">
      <w:pPr>
        <w:pStyle w:val="EndNoteBibliography"/>
        <w:ind w:left="720" w:hanging="720"/>
        <w:rPr>
          <w:noProof/>
        </w:rPr>
      </w:pPr>
      <w:r w:rsidRPr="0041082D">
        <w:rPr>
          <w:noProof/>
        </w:rPr>
        <w:t>Angelo, T. A. and Cross, K. P.  1993.  Classroom assessment techniques - a handbook for college teachers. 2 ed.  San Francisco: Jossey-Bass Wiley.</w:t>
      </w:r>
    </w:p>
    <w:p w14:paraId="1770BDFF" w14:textId="77777777" w:rsidR="0041082D" w:rsidRPr="0041082D" w:rsidRDefault="0041082D" w:rsidP="0041082D">
      <w:pPr>
        <w:pStyle w:val="EndNoteBibliography"/>
        <w:ind w:left="720" w:hanging="720"/>
        <w:rPr>
          <w:noProof/>
        </w:rPr>
      </w:pPr>
      <w:r w:rsidRPr="0041082D">
        <w:rPr>
          <w:noProof/>
        </w:rPr>
        <w:t>Anil, J. and Suresh, L. P.  2016.  Literature survey on face and face expression recognition. (</w:t>
      </w:r>
      <w:r w:rsidRPr="0041082D">
        <w:rPr>
          <w:i/>
          <w:noProof/>
        </w:rPr>
        <w:t>In</w:t>
      </w:r>
      <w:r w:rsidRPr="0041082D">
        <w:rPr>
          <w:noProof/>
        </w:rPr>
        <w:t xml:space="preserve"> 2016 International Conference on Circuit, Power and Computing Technologies (ICCPCT): IEEE, p. 1-6).</w:t>
      </w:r>
    </w:p>
    <w:p w14:paraId="5182E4F0" w14:textId="77777777" w:rsidR="0041082D" w:rsidRPr="0041082D" w:rsidRDefault="0041082D" w:rsidP="0041082D">
      <w:pPr>
        <w:pStyle w:val="EndNoteBibliography"/>
        <w:ind w:left="720" w:hanging="720"/>
        <w:rPr>
          <w:noProof/>
        </w:rPr>
      </w:pPr>
      <w:r w:rsidRPr="0041082D">
        <w:rPr>
          <w:noProof/>
        </w:rPr>
        <w:t xml:space="preserve">Apuke, O. D.  2017.  Quantitative research methods: A synopsis approach.  </w:t>
      </w:r>
      <w:r w:rsidRPr="0041082D">
        <w:rPr>
          <w:i/>
          <w:noProof/>
        </w:rPr>
        <w:t>Kuwait Chapter of Arabian Journal of Business and Management Review,</w:t>
      </w:r>
      <w:r w:rsidRPr="0041082D">
        <w:rPr>
          <w:noProof/>
        </w:rPr>
        <w:t xml:space="preserve"> 33(5471):1-8.</w:t>
      </w:r>
    </w:p>
    <w:p w14:paraId="79CBE4FF" w14:textId="77777777" w:rsidR="0041082D" w:rsidRPr="0041082D" w:rsidRDefault="0041082D" w:rsidP="0041082D">
      <w:pPr>
        <w:pStyle w:val="EndNoteBibliography"/>
        <w:ind w:left="720" w:hanging="720"/>
        <w:rPr>
          <w:noProof/>
        </w:rPr>
      </w:pPr>
      <w:r w:rsidRPr="0041082D">
        <w:rPr>
          <w:noProof/>
        </w:rPr>
        <w:t xml:space="preserve">Arguel, A., Lockyer, L., Kennedy, G., Lodge, J. M. and Pachman, M.  2019.  Seeking optimal confusion: A review on epistemic emotion management in interactive digital learning environments.  </w:t>
      </w:r>
      <w:r w:rsidRPr="0041082D">
        <w:rPr>
          <w:i/>
          <w:noProof/>
        </w:rPr>
        <w:t>Interactive Learning Environments,</w:t>
      </w:r>
      <w:r w:rsidRPr="0041082D">
        <w:rPr>
          <w:noProof/>
        </w:rPr>
        <w:t xml:space="preserve"> 27(2):200-210.</w:t>
      </w:r>
    </w:p>
    <w:p w14:paraId="5CE85090" w14:textId="77777777" w:rsidR="0041082D" w:rsidRPr="0041082D" w:rsidRDefault="0041082D" w:rsidP="0041082D">
      <w:pPr>
        <w:pStyle w:val="EndNoteBibliography"/>
        <w:ind w:left="720" w:hanging="720"/>
        <w:rPr>
          <w:noProof/>
        </w:rPr>
      </w:pPr>
      <w:r w:rsidRPr="0041082D">
        <w:rPr>
          <w:noProof/>
        </w:rPr>
        <w:t>Arsenovic, M., Sladojevic, S., Anderla, A. and Stefanovic, D.  2017.  Facetime—deep learning based face recognition attendance system. (</w:t>
      </w:r>
      <w:r w:rsidRPr="0041082D">
        <w:rPr>
          <w:i/>
          <w:noProof/>
        </w:rPr>
        <w:t>In</w:t>
      </w:r>
      <w:r w:rsidRPr="0041082D">
        <w:rPr>
          <w:noProof/>
        </w:rPr>
        <w:t xml:space="preserve"> 2017 IEEE 15th International symposium on intelligent systems and informatics (SISY): IEEE, p. 000053-000058).</w:t>
      </w:r>
    </w:p>
    <w:p w14:paraId="697A3CE7" w14:textId="77777777" w:rsidR="0041082D" w:rsidRPr="0041082D" w:rsidRDefault="0041082D" w:rsidP="0041082D">
      <w:pPr>
        <w:pStyle w:val="EndNoteBibliography"/>
        <w:ind w:left="720" w:hanging="720"/>
        <w:rPr>
          <w:noProof/>
        </w:rPr>
      </w:pPr>
      <w:r w:rsidRPr="0041082D">
        <w:rPr>
          <w:noProof/>
        </w:rPr>
        <w:t>Balla, P. B. and Jadhao, K.  2018.  Iot based facial recognition security system. (</w:t>
      </w:r>
      <w:r w:rsidRPr="0041082D">
        <w:rPr>
          <w:i/>
          <w:noProof/>
        </w:rPr>
        <w:t>In</w:t>
      </w:r>
      <w:r w:rsidRPr="0041082D">
        <w:rPr>
          <w:noProof/>
        </w:rPr>
        <w:t xml:space="preserve"> 2018 international conference on smart city and emerging technology (ICSCET): IEEE, p. 1-4).</w:t>
      </w:r>
    </w:p>
    <w:p w14:paraId="68AA1731" w14:textId="0E9B520F" w:rsidR="0041082D" w:rsidRPr="0041082D" w:rsidRDefault="0041082D" w:rsidP="0041082D">
      <w:pPr>
        <w:pStyle w:val="EndNoteBibliography"/>
        <w:ind w:left="720" w:hanging="720"/>
        <w:rPr>
          <w:noProof/>
        </w:rPr>
      </w:pPr>
      <w:r w:rsidRPr="0041082D">
        <w:rPr>
          <w:noProof/>
        </w:rPr>
        <w:t xml:space="preserve">Bernstein, C.  2020.  Face detection. </w:t>
      </w:r>
      <w:hyperlink r:id="rId18" w:history="1">
        <w:r w:rsidRPr="0041082D">
          <w:rPr>
            <w:rStyle w:val="Hyperlink"/>
            <w:noProof/>
            <w:sz w:val="22"/>
          </w:rPr>
          <w:t>https://www.techtarget.com/searchenterpriseai/definition/face-detection#:~:text=Face%20detection%20%2D%2D%20also%20called,human%20faces%20in%20digital%20images</w:t>
        </w:r>
      </w:hyperlink>
      <w:r w:rsidRPr="0041082D">
        <w:rPr>
          <w:noProof/>
        </w:rPr>
        <w:t>. 2022.</w:t>
      </w:r>
    </w:p>
    <w:p w14:paraId="63982985" w14:textId="77777777" w:rsidR="0041082D" w:rsidRPr="0041082D" w:rsidRDefault="0041082D" w:rsidP="0041082D">
      <w:pPr>
        <w:pStyle w:val="EndNoteBibliography"/>
        <w:ind w:left="720" w:hanging="720"/>
        <w:rPr>
          <w:noProof/>
        </w:rPr>
      </w:pPr>
      <w:r w:rsidRPr="0041082D">
        <w:rPr>
          <w:noProof/>
        </w:rPr>
        <w:t xml:space="preserve">Bhat, B. and Bhat, G.  2019.  Formative and summative evaluation techniques for improvement of learning process.  </w:t>
      </w:r>
      <w:r w:rsidRPr="0041082D">
        <w:rPr>
          <w:i/>
          <w:noProof/>
        </w:rPr>
        <w:t>European Journal of Business &amp; Social Sciences,</w:t>
      </w:r>
      <w:r w:rsidRPr="0041082D">
        <w:rPr>
          <w:noProof/>
        </w:rPr>
        <w:t xml:space="preserve"> 7(5):776-785.</w:t>
      </w:r>
    </w:p>
    <w:p w14:paraId="0CC6AF9F" w14:textId="77777777" w:rsidR="0041082D" w:rsidRPr="0041082D" w:rsidRDefault="0041082D" w:rsidP="0041082D">
      <w:pPr>
        <w:pStyle w:val="EndNoteBibliography"/>
        <w:ind w:left="720" w:hanging="720"/>
        <w:rPr>
          <w:noProof/>
        </w:rPr>
      </w:pPr>
      <w:r w:rsidRPr="0041082D">
        <w:rPr>
          <w:noProof/>
        </w:rPr>
        <w:t>Böheim, R.  2020.  The behavior of student hand-raising as an observable indicator of student engagement: Exploring the role of hand-raising in classroom learning and its relation to student motivation</w:t>
      </w:r>
      <w:r w:rsidRPr="0041082D">
        <w:rPr>
          <w:i/>
          <w:noProof/>
        </w:rPr>
        <w:t>.</w:t>
      </w:r>
      <w:r w:rsidRPr="0041082D">
        <w:rPr>
          <w:noProof/>
        </w:rPr>
        <w:t xml:space="preserve">  Universität München. - </w:t>
      </w:r>
    </w:p>
    <w:p w14:paraId="2C945C74" w14:textId="77777777" w:rsidR="0041082D" w:rsidRPr="0041082D" w:rsidRDefault="0041082D" w:rsidP="0041082D">
      <w:pPr>
        <w:pStyle w:val="EndNoteBibliography"/>
        <w:ind w:left="720" w:hanging="720"/>
        <w:rPr>
          <w:noProof/>
        </w:rPr>
      </w:pPr>
      <w:r w:rsidRPr="0041082D">
        <w:rPr>
          <w:noProof/>
        </w:rPr>
        <w:t xml:space="preserve">Butt, M. N. and Iqbal, M.  2011.  Teachers' perception regarding facial expressions as an effective teaching tool.  </w:t>
      </w:r>
      <w:r w:rsidRPr="0041082D">
        <w:rPr>
          <w:i/>
          <w:noProof/>
        </w:rPr>
        <w:t>Contemporary Issues in Education Research,</w:t>
      </w:r>
      <w:r w:rsidRPr="0041082D">
        <w:rPr>
          <w:noProof/>
        </w:rPr>
        <w:t xml:space="preserve"> 4(2):11-14.</w:t>
      </w:r>
    </w:p>
    <w:p w14:paraId="2F6E4DF9" w14:textId="1EF49AB2" w:rsidR="0041082D" w:rsidRPr="0041082D" w:rsidRDefault="0041082D" w:rsidP="0041082D">
      <w:pPr>
        <w:pStyle w:val="EndNoteBibliography"/>
        <w:ind w:left="720" w:hanging="720"/>
        <w:rPr>
          <w:noProof/>
        </w:rPr>
      </w:pPr>
      <w:r w:rsidRPr="0041082D">
        <w:rPr>
          <w:noProof/>
        </w:rPr>
        <w:t xml:space="preserve">Cherney, K.  2021.  All about alexithymia, or difficulty recognizing feelings. </w:t>
      </w:r>
      <w:hyperlink r:id="rId19" w:history="1">
        <w:r w:rsidRPr="0041082D">
          <w:rPr>
            <w:rStyle w:val="Hyperlink"/>
            <w:noProof/>
            <w:sz w:val="22"/>
          </w:rPr>
          <w:t>https://www.healthline.com/health/autism/alexithymia</w:t>
        </w:r>
      </w:hyperlink>
      <w:r w:rsidRPr="0041082D">
        <w:rPr>
          <w:noProof/>
        </w:rPr>
        <w:t xml:space="preserve"> </w:t>
      </w:r>
    </w:p>
    <w:p w14:paraId="0A6635CC" w14:textId="77777777" w:rsidR="0041082D" w:rsidRPr="0041082D" w:rsidRDefault="0041082D" w:rsidP="0041082D">
      <w:pPr>
        <w:pStyle w:val="EndNoteBibliography"/>
        <w:ind w:left="720" w:hanging="720"/>
        <w:rPr>
          <w:noProof/>
        </w:rPr>
      </w:pPr>
      <w:r w:rsidRPr="0041082D">
        <w:rPr>
          <w:noProof/>
        </w:rPr>
        <w:t xml:space="preserve">D’Mello, S. and Graesser, A.  2012.  Dynamics of affective states during complex learning.  </w:t>
      </w:r>
      <w:r w:rsidRPr="0041082D">
        <w:rPr>
          <w:i/>
          <w:noProof/>
        </w:rPr>
        <w:t>Learning and Instruction,</w:t>
      </w:r>
      <w:r w:rsidRPr="0041082D">
        <w:rPr>
          <w:noProof/>
        </w:rPr>
        <w:t xml:space="preserve"> 22(2):145-157.</w:t>
      </w:r>
    </w:p>
    <w:p w14:paraId="02C8A64D" w14:textId="77777777" w:rsidR="0041082D" w:rsidRPr="0041082D" w:rsidRDefault="0041082D" w:rsidP="0041082D">
      <w:pPr>
        <w:pStyle w:val="EndNoteBibliography"/>
        <w:ind w:left="720" w:hanging="720"/>
        <w:rPr>
          <w:noProof/>
        </w:rPr>
      </w:pPr>
      <w:r w:rsidRPr="0041082D">
        <w:rPr>
          <w:noProof/>
        </w:rPr>
        <w:lastRenderedPageBreak/>
        <w:t>D’Mello, S. K. and Graesser, A. C.  2014.  Confusion. (</w:t>
      </w:r>
      <w:r w:rsidRPr="0041082D">
        <w:rPr>
          <w:i/>
          <w:noProof/>
        </w:rPr>
        <w:t xml:space="preserve">In </w:t>
      </w:r>
      <w:r w:rsidRPr="0041082D">
        <w:rPr>
          <w:noProof/>
        </w:rPr>
        <w:t xml:space="preserve"> International handbook of emotions in education: Routledge.  p. 299-320).</w:t>
      </w:r>
    </w:p>
    <w:p w14:paraId="385D4917" w14:textId="77777777" w:rsidR="0041082D" w:rsidRPr="0041082D" w:rsidRDefault="0041082D" w:rsidP="0041082D">
      <w:pPr>
        <w:pStyle w:val="EndNoteBibliography"/>
        <w:ind w:left="720" w:hanging="720"/>
        <w:rPr>
          <w:noProof/>
        </w:rPr>
      </w:pPr>
      <w:r w:rsidRPr="0041082D">
        <w:rPr>
          <w:noProof/>
        </w:rPr>
        <w:t>Delac, K. and Grgic, M.  2004.  A survey of biometric recognition methods. (</w:t>
      </w:r>
      <w:r w:rsidRPr="0041082D">
        <w:rPr>
          <w:i/>
          <w:noProof/>
        </w:rPr>
        <w:t>In</w:t>
      </w:r>
      <w:r w:rsidRPr="0041082D">
        <w:rPr>
          <w:noProof/>
        </w:rPr>
        <w:t xml:space="preserve"> Proceedings. Elmar-2004. 46th International Symposium on Electronics in Marine: IEEE, p. 184-193).</w:t>
      </w:r>
    </w:p>
    <w:p w14:paraId="5C2848B0" w14:textId="77777777" w:rsidR="0041082D" w:rsidRPr="0041082D" w:rsidRDefault="0041082D" w:rsidP="0041082D">
      <w:pPr>
        <w:pStyle w:val="EndNoteBibliography"/>
        <w:ind w:left="720" w:hanging="720"/>
        <w:rPr>
          <w:noProof/>
        </w:rPr>
      </w:pPr>
      <w:r w:rsidRPr="0041082D">
        <w:rPr>
          <w:noProof/>
        </w:rPr>
        <w:t xml:space="preserve">Dilawar, M. M. and Siddiqui, S.  2016.  Face label graph matching for character identification.  </w:t>
      </w:r>
      <w:r w:rsidRPr="0041082D">
        <w:rPr>
          <w:i/>
          <w:noProof/>
        </w:rPr>
        <w:t>INTERNATIONAL JOURNAL,</w:t>
      </w:r>
      <w:r w:rsidRPr="0041082D">
        <w:rPr>
          <w:noProof/>
        </w:rPr>
        <w:t xml:space="preserve"> 1(1).</w:t>
      </w:r>
    </w:p>
    <w:p w14:paraId="5870A136" w14:textId="77777777" w:rsidR="0041082D" w:rsidRPr="0041082D" w:rsidRDefault="0041082D" w:rsidP="0041082D">
      <w:pPr>
        <w:pStyle w:val="EndNoteBibliography"/>
        <w:ind w:left="720" w:hanging="720"/>
        <w:rPr>
          <w:noProof/>
        </w:rPr>
      </w:pPr>
      <w:r w:rsidRPr="0041082D">
        <w:rPr>
          <w:noProof/>
        </w:rPr>
        <w:t xml:space="preserve">Dimberg, U., Thunberg, M. and Elmehed, K.  2000.  Unconscious facial reactions to emotional facial expressions.  </w:t>
      </w:r>
      <w:r w:rsidRPr="0041082D">
        <w:rPr>
          <w:i/>
          <w:noProof/>
        </w:rPr>
        <w:t>Psychological science,</w:t>
      </w:r>
      <w:r w:rsidRPr="0041082D">
        <w:rPr>
          <w:noProof/>
        </w:rPr>
        <w:t xml:space="preserve"> 11(1):86-89.</w:t>
      </w:r>
    </w:p>
    <w:p w14:paraId="43A5F1DB" w14:textId="77777777" w:rsidR="0041082D" w:rsidRPr="0041082D" w:rsidRDefault="0041082D" w:rsidP="0041082D">
      <w:pPr>
        <w:pStyle w:val="EndNoteBibliography"/>
        <w:ind w:left="720" w:hanging="720"/>
        <w:rPr>
          <w:noProof/>
        </w:rPr>
      </w:pPr>
      <w:r w:rsidRPr="0041082D">
        <w:rPr>
          <w:noProof/>
        </w:rPr>
        <w:t xml:space="preserve">Dixson, D. D. and Worrell, F. C.  2016.  Formative and summative assessment in the classroom.  </w:t>
      </w:r>
      <w:r w:rsidRPr="0041082D">
        <w:rPr>
          <w:i/>
          <w:noProof/>
        </w:rPr>
        <w:t>Theory into practice,</w:t>
      </w:r>
      <w:r w:rsidRPr="0041082D">
        <w:rPr>
          <w:noProof/>
        </w:rPr>
        <w:t xml:space="preserve"> 55(2):153-159.</w:t>
      </w:r>
    </w:p>
    <w:p w14:paraId="27500950" w14:textId="77777777" w:rsidR="0041082D" w:rsidRPr="0041082D" w:rsidRDefault="0041082D" w:rsidP="0041082D">
      <w:pPr>
        <w:pStyle w:val="EndNoteBibliography"/>
        <w:ind w:left="720" w:hanging="720"/>
        <w:rPr>
          <w:noProof/>
        </w:rPr>
      </w:pPr>
      <w:r w:rsidRPr="0041082D">
        <w:rPr>
          <w:noProof/>
        </w:rPr>
        <w:t>Dresch, A., Lacerda, D. P. and Antunes, J. A. V.  2015.  Design science research. (</w:t>
      </w:r>
      <w:r w:rsidRPr="0041082D">
        <w:rPr>
          <w:i/>
          <w:noProof/>
        </w:rPr>
        <w:t xml:space="preserve">In </w:t>
      </w:r>
      <w:r w:rsidRPr="0041082D">
        <w:rPr>
          <w:noProof/>
        </w:rPr>
        <w:t xml:space="preserve"> Design science research: Springer.  p. V).</w:t>
      </w:r>
    </w:p>
    <w:p w14:paraId="4C55F708" w14:textId="77777777" w:rsidR="0041082D" w:rsidRPr="0041082D" w:rsidRDefault="0041082D" w:rsidP="0041082D">
      <w:pPr>
        <w:pStyle w:val="EndNoteBibliography"/>
        <w:ind w:left="720" w:hanging="720"/>
        <w:rPr>
          <w:noProof/>
        </w:rPr>
      </w:pPr>
      <w:r w:rsidRPr="0041082D">
        <w:rPr>
          <w:noProof/>
        </w:rPr>
        <w:t>Dufour, C.  2021.  The new teacher's guide to overcoming common challenges. Ticker: The academic business librarianship review  New York: Routledge.</w:t>
      </w:r>
    </w:p>
    <w:p w14:paraId="1B68068D" w14:textId="77777777" w:rsidR="0041082D" w:rsidRPr="0041082D" w:rsidRDefault="0041082D" w:rsidP="0041082D">
      <w:pPr>
        <w:pStyle w:val="EndNoteBibliography"/>
        <w:ind w:left="720" w:hanging="720"/>
        <w:rPr>
          <w:noProof/>
        </w:rPr>
      </w:pPr>
      <w:r w:rsidRPr="0041082D">
        <w:rPr>
          <w:noProof/>
        </w:rPr>
        <w:t xml:space="preserve">Ekman, P. and Keltner, D.  1997.  Universal facial expressions of emotion.  </w:t>
      </w:r>
      <w:r w:rsidRPr="0041082D">
        <w:rPr>
          <w:i/>
          <w:noProof/>
        </w:rPr>
        <w:t>Segerstrale U, P. Molnar P, eds. Nonverbal communication: Where nature meets culture,</w:t>
      </w:r>
      <w:r w:rsidRPr="0041082D">
        <w:rPr>
          <w:noProof/>
        </w:rPr>
        <w:t xml:space="preserve"> 27:46.</w:t>
      </w:r>
    </w:p>
    <w:p w14:paraId="272615E4" w14:textId="366B8A87" w:rsidR="0041082D" w:rsidRPr="0041082D" w:rsidRDefault="0041082D" w:rsidP="0041082D">
      <w:pPr>
        <w:pStyle w:val="EndNoteBibliography"/>
        <w:ind w:left="720" w:hanging="720"/>
        <w:rPr>
          <w:noProof/>
        </w:rPr>
      </w:pPr>
      <w:r w:rsidRPr="0041082D">
        <w:rPr>
          <w:noProof/>
        </w:rPr>
        <w:t xml:space="preserve">Finley, T.  2014.  Dipsticks efficient ways to check for understanding. </w:t>
      </w:r>
      <w:hyperlink r:id="rId20" w:history="1">
        <w:r w:rsidRPr="0041082D">
          <w:rPr>
            <w:rStyle w:val="Hyperlink"/>
            <w:noProof/>
            <w:sz w:val="22"/>
          </w:rPr>
          <w:t>https://static1.squarespace.com/static/5ade38cf7e3c3a8e0fd03b28/t/5afc377570a6ad438c26e9e3/1526478710344/dipsticks__efficient_ways_to_check_for_understanding___edutopia.pdf</w:t>
        </w:r>
      </w:hyperlink>
      <w:r w:rsidRPr="0041082D">
        <w:rPr>
          <w:noProof/>
        </w:rPr>
        <w:t xml:space="preserve"> </w:t>
      </w:r>
    </w:p>
    <w:p w14:paraId="79D5F2D3" w14:textId="77777777" w:rsidR="0041082D" w:rsidRPr="0041082D" w:rsidRDefault="0041082D" w:rsidP="0041082D">
      <w:pPr>
        <w:pStyle w:val="EndNoteBibliography"/>
        <w:ind w:left="720" w:hanging="720"/>
        <w:rPr>
          <w:noProof/>
        </w:rPr>
      </w:pPr>
      <w:r w:rsidRPr="0041082D">
        <w:rPr>
          <w:noProof/>
        </w:rPr>
        <w:t>Fisher, D. and Frey, N.  2014.  Checking for understanding: Formative assessment techniques for your classroom. 2 ed.: Association for Supervision and Curriculum Development.</w:t>
      </w:r>
    </w:p>
    <w:p w14:paraId="51CCBE33" w14:textId="2D702635" w:rsidR="0041082D" w:rsidRPr="0041082D" w:rsidRDefault="0041082D" w:rsidP="0041082D">
      <w:pPr>
        <w:pStyle w:val="EndNoteBibliography"/>
        <w:ind w:left="720" w:hanging="720"/>
        <w:rPr>
          <w:noProof/>
        </w:rPr>
      </w:pPr>
      <w:r w:rsidRPr="0041082D">
        <w:rPr>
          <w:noProof/>
        </w:rPr>
        <w:t xml:space="preserve">Gargaro, D.  2022.  The pros and cons of facial recognition technology. </w:t>
      </w:r>
      <w:hyperlink r:id="rId21" w:history="1">
        <w:r w:rsidRPr="0041082D">
          <w:rPr>
            <w:rStyle w:val="Hyperlink"/>
            <w:noProof/>
            <w:sz w:val="22"/>
          </w:rPr>
          <w:t>https://www.itpro.com/security/privacy/356882/the-pros-and-cons-of-facial-recognition-technology</w:t>
        </w:r>
      </w:hyperlink>
      <w:r w:rsidRPr="0041082D">
        <w:rPr>
          <w:noProof/>
        </w:rPr>
        <w:t xml:space="preserve"> </w:t>
      </w:r>
    </w:p>
    <w:p w14:paraId="193D2427" w14:textId="77777777" w:rsidR="0041082D" w:rsidRPr="0041082D" w:rsidRDefault="0041082D" w:rsidP="0041082D">
      <w:pPr>
        <w:pStyle w:val="EndNoteBibliography"/>
        <w:ind w:left="720" w:hanging="720"/>
        <w:rPr>
          <w:noProof/>
        </w:rPr>
      </w:pPr>
      <w:r w:rsidRPr="0041082D">
        <w:rPr>
          <w:noProof/>
        </w:rPr>
        <w:t>Garrison, C. and Ehringhaus, M.  2007.  Formative and summative assessments in the classroom, (</w:t>
      </w:r>
      <w:r w:rsidRPr="0041082D">
        <w:rPr>
          <w:i/>
          <w:noProof/>
        </w:rPr>
        <w:t>In</w:t>
      </w:r>
      <w:r w:rsidRPr="0041082D">
        <w:rPr>
          <w:noProof/>
        </w:rPr>
        <w:t>, Louisville: NMSA).</w:t>
      </w:r>
    </w:p>
    <w:p w14:paraId="04BCD03A" w14:textId="77777777" w:rsidR="0041082D" w:rsidRPr="0041082D" w:rsidRDefault="0041082D" w:rsidP="0041082D">
      <w:pPr>
        <w:pStyle w:val="EndNoteBibliography"/>
        <w:ind w:left="720" w:hanging="720"/>
        <w:rPr>
          <w:noProof/>
        </w:rPr>
      </w:pPr>
      <w:r w:rsidRPr="0041082D">
        <w:rPr>
          <w:noProof/>
        </w:rPr>
        <w:t xml:space="preserve">Garvie, C. and Frankle, J.  2016.  Facial-recognition software might have a racial bias problem.  </w:t>
      </w:r>
      <w:r w:rsidRPr="0041082D">
        <w:rPr>
          <w:i/>
          <w:noProof/>
        </w:rPr>
        <w:t>The Atlantic,</w:t>
      </w:r>
      <w:r w:rsidRPr="0041082D">
        <w:rPr>
          <w:noProof/>
        </w:rPr>
        <w:t xml:space="preserve"> 7.</w:t>
      </w:r>
    </w:p>
    <w:p w14:paraId="4177BB1E" w14:textId="77777777" w:rsidR="0041082D" w:rsidRPr="0041082D" w:rsidRDefault="0041082D" w:rsidP="0041082D">
      <w:pPr>
        <w:pStyle w:val="EndNoteBibliography"/>
        <w:ind w:left="720" w:hanging="720"/>
        <w:rPr>
          <w:noProof/>
        </w:rPr>
      </w:pPr>
      <w:r w:rsidRPr="0041082D">
        <w:rPr>
          <w:noProof/>
        </w:rPr>
        <w:t>Geng, C. and Jiang, X.  2009.  Face recognition using sift features. (</w:t>
      </w:r>
      <w:r w:rsidRPr="0041082D">
        <w:rPr>
          <w:i/>
          <w:noProof/>
        </w:rPr>
        <w:t>In</w:t>
      </w:r>
      <w:r w:rsidRPr="0041082D">
        <w:rPr>
          <w:noProof/>
        </w:rPr>
        <w:t xml:space="preserve"> 2009 16th IEEE international conference on image processing (ICIP): IEEE, p. 3313-3316).</w:t>
      </w:r>
    </w:p>
    <w:p w14:paraId="5703D366" w14:textId="77777777" w:rsidR="0041082D" w:rsidRPr="0041082D" w:rsidRDefault="0041082D" w:rsidP="0041082D">
      <w:pPr>
        <w:pStyle w:val="EndNoteBibliography"/>
        <w:ind w:left="720" w:hanging="720"/>
        <w:rPr>
          <w:noProof/>
        </w:rPr>
      </w:pPr>
      <w:r w:rsidRPr="0041082D">
        <w:rPr>
          <w:noProof/>
        </w:rPr>
        <w:t>Government.  1996.  The constitution of the republic of south africa.  South Africa: South African Government, p. 11.</w:t>
      </w:r>
    </w:p>
    <w:p w14:paraId="1D33A2B4" w14:textId="6FAA1879" w:rsidR="0041082D" w:rsidRPr="0041082D" w:rsidRDefault="0041082D" w:rsidP="0041082D">
      <w:pPr>
        <w:pStyle w:val="EndNoteBibliography"/>
        <w:ind w:left="720" w:hanging="720"/>
        <w:rPr>
          <w:noProof/>
        </w:rPr>
      </w:pPr>
      <w:r w:rsidRPr="0041082D">
        <w:rPr>
          <w:noProof/>
        </w:rPr>
        <w:t xml:space="preserve">Government.  2019.  Protection of personal information act. </w:t>
      </w:r>
      <w:hyperlink r:id="rId22" w:history="1">
        <w:r w:rsidRPr="0041082D">
          <w:rPr>
            <w:rStyle w:val="Hyperlink"/>
            <w:noProof/>
            <w:sz w:val="22"/>
          </w:rPr>
          <w:t>https://popia.co.za/section-13-collection-for-specific-purpose/</w:t>
        </w:r>
      </w:hyperlink>
      <w:r w:rsidRPr="0041082D">
        <w:rPr>
          <w:noProof/>
        </w:rPr>
        <w:t xml:space="preserve"> Date of access: 2022/04/10 </w:t>
      </w:r>
    </w:p>
    <w:p w14:paraId="49D8BB11" w14:textId="77777777" w:rsidR="0041082D" w:rsidRPr="0041082D" w:rsidRDefault="0041082D" w:rsidP="0041082D">
      <w:pPr>
        <w:pStyle w:val="EndNoteBibliography"/>
        <w:ind w:left="720" w:hanging="720"/>
        <w:rPr>
          <w:noProof/>
        </w:rPr>
      </w:pPr>
      <w:r w:rsidRPr="0041082D">
        <w:rPr>
          <w:noProof/>
        </w:rPr>
        <w:t xml:space="preserve">Gupta, S., Thakur, K. and Kumar, M.  2021.  2d-human face recognition using sift and surf descriptors of face’s feature regions.  </w:t>
      </w:r>
      <w:r w:rsidRPr="0041082D">
        <w:rPr>
          <w:i/>
          <w:noProof/>
        </w:rPr>
        <w:t>The Visual Computer,</w:t>
      </w:r>
      <w:r w:rsidRPr="0041082D">
        <w:rPr>
          <w:noProof/>
        </w:rPr>
        <w:t xml:space="preserve"> 37(3):447-456.</w:t>
      </w:r>
    </w:p>
    <w:p w14:paraId="6F371AA6" w14:textId="77777777" w:rsidR="0041082D" w:rsidRPr="0041082D" w:rsidRDefault="0041082D" w:rsidP="0041082D">
      <w:pPr>
        <w:pStyle w:val="EndNoteBibliography"/>
        <w:ind w:left="720" w:hanging="720"/>
        <w:rPr>
          <w:noProof/>
        </w:rPr>
      </w:pPr>
      <w:r w:rsidRPr="0041082D">
        <w:rPr>
          <w:noProof/>
        </w:rPr>
        <w:lastRenderedPageBreak/>
        <w:t xml:space="preserve">Heale, R. and Twycross, A.  2015.  Validity and reliability in quantitative studies.  </w:t>
      </w:r>
      <w:r w:rsidRPr="0041082D">
        <w:rPr>
          <w:i/>
          <w:noProof/>
        </w:rPr>
        <w:t>Evidence-based nursing,</w:t>
      </w:r>
      <w:r w:rsidRPr="0041082D">
        <w:rPr>
          <w:noProof/>
        </w:rPr>
        <w:t xml:space="preserve"> 18(3):66-67.</w:t>
      </w:r>
    </w:p>
    <w:p w14:paraId="79930545" w14:textId="77777777" w:rsidR="0041082D" w:rsidRPr="0041082D" w:rsidRDefault="0041082D" w:rsidP="0041082D">
      <w:pPr>
        <w:pStyle w:val="EndNoteBibliography"/>
        <w:ind w:left="720" w:hanging="720"/>
        <w:rPr>
          <w:noProof/>
        </w:rPr>
      </w:pPr>
      <w:r w:rsidRPr="0041082D">
        <w:rPr>
          <w:noProof/>
        </w:rPr>
        <w:t xml:space="preserve">Hunt, E. and Pellegrino, J. W.  2002.  Issues, examples, and challenges in formative assessment.  </w:t>
      </w:r>
      <w:r w:rsidRPr="0041082D">
        <w:rPr>
          <w:i/>
          <w:noProof/>
        </w:rPr>
        <w:t>New directions for Teaching and Learning,</w:t>
      </w:r>
      <w:r w:rsidRPr="0041082D">
        <w:rPr>
          <w:noProof/>
        </w:rPr>
        <w:t xml:space="preserve"> 2002(89):73-85.</w:t>
      </w:r>
    </w:p>
    <w:p w14:paraId="604F1AEE" w14:textId="77777777" w:rsidR="0041082D" w:rsidRPr="0041082D" w:rsidRDefault="0041082D" w:rsidP="0041082D">
      <w:pPr>
        <w:pStyle w:val="EndNoteBibliography"/>
        <w:ind w:left="720" w:hanging="720"/>
        <w:rPr>
          <w:noProof/>
        </w:rPr>
      </w:pPr>
      <w:r w:rsidRPr="0041082D">
        <w:rPr>
          <w:noProof/>
        </w:rPr>
        <w:t>Institute, A. L.  2019.  Beyond face value: Public attitudes to facial recognition technology.</w:t>
      </w:r>
    </w:p>
    <w:p w14:paraId="5413FDC1" w14:textId="77777777" w:rsidR="0041082D" w:rsidRPr="0041082D" w:rsidRDefault="0041082D" w:rsidP="0041082D">
      <w:pPr>
        <w:pStyle w:val="EndNoteBibliography"/>
        <w:ind w:left="720" w:hanging="720"/>
        <w:rPr>
          <w:noProof/>
        </w:rPr>
      </w:pPr>
      <w:r w:rsidRPr="0041082D">
        <w:rPr>
          <w:noProof/>
        </w:rPr>
        <w:t xml:space="preserve">Ishaq, K., Rana, A. M. K. and Zin, N. A. M.  2020.  Exploring summative assessment and effects: Primary to higher education.  </w:t>
      </w:r>
      <w:r w:rsidRPr="0041082D">
        <w:rPr>
          <w:i/>
          <w:noProof/>
        </w:rPr>
        <w:t>Bulletin of Education and Research,</w:t>
      </w:r>
      <w:r w:rsidRPr="0041082D">
        <w:rPr>
          <w:noProof/>
        </w:rPr>
        <w:t xml:space="preserve"> 42(3):23-50.</w:t>
      </w:r>
    </w:p>
    <w:p w14:paraId="3444C1C1" w14:textId="77777777" w:rsidR="0041082D" w:rsidRPr="0041082D" w:rsidRDefault="0041082D" w:rsidP="0041082D">
      <w:pPr>
        <w:pStyle w:val="EndNoteBibliography"/>
        <w:ind w:left="720" w:hanging="720"/>
        <w:rPr>
          <w:noProof/>
        </w:rPr>
      </w:pPr>
      <w:r w:rsidRPr="0041082D">
        <w:rPr>
          <w:noProof/>
        </w:rPr>
        <w:t xml:space="preserve">Kar, N., Debbarma, M. K., Saha, A. and Pal, D. R.  2012.  Study of implementing automated attendance system using face recognition technique.  </w:t>
      </w:r>
      <w:r w:rsidRPr="0041082D">
        <w:rPr>
          <w:i/>
          <w:noProof/>
        </w:rPr>
        <w:t>International Journal of computer and communication engineering,</w:t>
      </w:r>
      <w:r w:rsidRPr="0041082D">
        <w:rPr>
          <w:noProof/>
        </w:rPr>
        <w:t xml:space="preserve"> 1(2):100.</w:t>
      </w:r>
    </w:p>
    <w:p w14:paraId="4B03E5F7" w14:textId="77777777" w:rsidR="0041082D" w:rsidRPr="0041082D" w:rsidRDefault="0041082D" w:rsidP="0041082D">
      <w:pPr>
        <w:pStyle w:val="EndNoteBibliography"/>
        <w:ind w:left="720" w:hanging="720"/>
        <w:rPr>
          <w:noProof/>
        </w:rPr>
      </w:pPr>
      <w:r w:rsidRPr="0041082D">
        <w:rPr>
          <w:noProof/>
        </w:rPr>
        <w:t>Kettner, J. L.  2015.  Clickers versus hand-raising in the physics college classroom: Do clickers make a difference?</w:t>
      </w:r>
    </w:p>
    <w:p w14:paraId="2E9257F8" w14:textId="77777777" w:rsidR="0041082D" w:rsidRPr="0041082D" w:rsidRDefault="0041082D" w:rsidP="0041082D">
      <w:pPr>
        <w:pStyle w:val="EndNoteBibliography"/>
        <w:ind w:left="720" w:hanging="720"/>
        <w:rPr>
          <w:noProof/>
        </w:rPr>
      </w:pPr>
      <w:r w:rsidRPr="0041082D">
        <w:rPr>
          <w:noProof/>
        </w:rPr>
        <w:t>Khan, M., Chakraborty, S., Astya, R. and Khepra, S.  2019.  Face detection and recognition using opencv. (</w:t>
      </w:r>
      <w:r w:rsidRPr="0041082D">
        <w:rPr>
          <w:i/>
          <w:noProof/>
        </w:rPr>
        <w:t>In</w:t>
      </w:r>
      <w:r w:rsidRPr="0041082D">
        <w:rPr>
          <w:noProof/>
        </w:rPr>
        <w:t xml:space="preserve"> 2019 International Conference on Computing, Communication, and Intelligent Systems (ICCCIS): IEEE, p. 116-119).</w:t>
      </w:r>
    </w:p>
    <w:p w14:paraId="6903ECA2" w14:textId="77777777" w:rsidR="0041082D" w:rsidRPr="0041082D" w:rsidRDefault="0041082D" w:rsidP="0041082D">
      <w:pPr>
        <w:pStyle w:val="EndNoteBibliography"/>
        <w:ind w:left="720" w:hanging="720"/>
        <w:rPr>
          <w:noProof/>
        </w:rPr>
      </w:pPr>
      <w:r w:rsidRPr="0041082D">
        <w:rPr>
          <w:noProof/>
        </w:rPr>
        <w:t xml:space="preserve">Kivunja, C. and Kuyini, A. B.  2017.  Understanding and applying research paradigms in educational contexts.  </w:t>
      </w:r>
      <w:r w:rsidRPr="0041082D">
        <w:rPr>
          <w:i/>
          <w:noProof/>
        </w:rPr>
        <w:t>International Journal of higher education,</w:t>
      </w:r>
      <w:r w:rsidRPr="0041082D">
        <w:rPr>
          <w:noProof/>
        </w:rPr>
        <w:t xml:space="preserve"> 6(5):26-41.</w:t>
      </w:r>
    </w:p>
    <w:p w14:paraId="73BBCB49" w14:textId="77777777" w:rsidR="0041082D" w:rsidRPr="0041082D" w:rsidRDefault="0041082D" w:rsidP="0041082D">
      <w:pPr>
        <w:pStyle w:val="EndNoteBibliography"/>
        <w:ind w:left="720" w:hanging="720"/>
        <w:rPr>
          <w:noProof/>
        </w:rPr>
      </w:pPr>
      <w:r w:rsidRPr="0041082D">
        <w:rPr>
          <w:noProof/>
        </w:rPr>
        <w:t xml:space="preserve">Kohler, C. G., Turner, T., Stolar, N. M., Bilker, W. B., Brensinger, C. M., Gur, R. E. and Gur, R. C.  2004.  Differences in facial expressions of four universal emotions.  </w:t>
      </w:r>
      <w:r w:rsidRPr="0041082D">
        <w:rPr>
          <w:i/>
          <w:noProof/>
        </w:rPr>
        <w:t>Psychiatry research,</w:t>
      </w:r>
      <w:r w:rsidRPr="0041082D">
        <w:rPr>
          <w:noProof/>
        </w:rPr>
        <w:t xml:space="preserve"> 128(3):235-244.</w:t>
      </w:r>
    </w:p>
    <w:p w14:paraId="0AB5A945" w14:textId="77777777" w:rsidR="0041082D" w:rsidRPr="0041082D" w:rsidRDefault="0041082D" w:rsidP="0041082D">
      <w:pPr>
        <w:pStyle w:val="EndNoteBibliography"/>
        <w:ind w:left="720" w:hanging="720"/>
        <w:rPr>
          <w:noProof/>
        </w:rPr>
      </w:pPr>
      <w:r w:rsidRPr="0041082D">
        <w:rPr>
          <w:noProof/>
        </w:rPr>
        <w:t>Kopf, S., Scheele, N. and Effelsberg, W.  2005.  The interactive lecture: Teaching and learning technologies for large classrooms.</w:t>
      </w:r>
    </w:p>
    <w:p w14:paraId="7CC76921" w14:textId="77777777" w:rsidR="0041082D" w:rsidRPr="0041082D" w:rsidRDefault="0041082D" w:rsidP="0041082D">
      <w:pPr>
        <w:pStyle w:val="EndNoteBibliography"/>
        <w:ind w:left="720" w:hanging="720"/>
        <w:rPr>
          <w:noProof/>
        </w:rPr>
      </w:pPr>
      <w:r w:rsidRPr="0041082D">
        <w:rPr>
          <w:noProof/>
        </w:rPr>
        <w:t xml:space="preserve">Korshunov, P. and Marcel, S.  2018.  Deepfakes: A new threat to face recognition? Assessment and detection.  </w:t>
      </w:r>
      <w:r w:rsidRPr="0041082D">
        <w:rPr>
          <w:i/>
          <w:noProof/>
        </w:rPr>
        <w:t>arXiv preprint arXiv:1812.08685</w:t>
      </w:r>
      <w:r w:rsidRPr="0041082D">
        <w:rPr>
          <w:noProof/>
        </w:rPr>
        <w:t>.</w:t>
      </w:r>
    </w:p>
    <w:p w14:paraId="65035195" w14:textId="77777777" w:rsidR="0041082D" w:rsidRPr="0041082D" w:rsidRDefault="0041082D" w:rsidP="0041082D">
      <w:pPr>
        <w:pStyle w:val="EndNoteBibliography"/>
        <w:ind w:left="720" w:hanging="720"/>
        <w:rPr>
          <w:noProof/>
        </w:rPr>
      </w:pPr>
      <w:r w:rsidRPr="0041082D">
        <w:rPr>
          <w:noProof/>
        </w:rPr>
        <w:t>Kuhn, T. S.  1970.  The structure of scientific revolutions. Chicago University of Chicago Press.</w:t>
      </w:r>
    </w:p>
    <w:p w14:paraId="6683EEE9" w14:textId="77777777" w:rsidR="0041082D" w:rsidRPr="0041082D" w:rsidRDefault="0041082D" w:rsidP="0041082D">
      <w:pPr>
        <w:pStyle w:val="EndNoteBibliography"/>
        <w:ind w:left="720" w:hanging="720"/>
        <w:rPr>
          <w:noProof/>
        </w:rPr>
      </w:pPr>
      <w:r w:rsidRPr="0041082D">
        <w:rPr>
          <w:noProof/>
        </w:rPr>
        <w:t xml:space="preserve">Kumar, A., Kaur, A. and Kumar, M.  2019.  Face detection techniques: A review.  </w:t>
      </w:r>
      <w:r w:rsidRPr="0041082D">
        <w:rPr>
          <w:i/>
          <w:noProof/>
        </w:rPr>
        <w:t>Artificial Intelligence Review,</w:t>
      </w:r>
      <w:r w:rsidRPr="0041082D">
        <w:rPr>
          <w:noProof/>
        </w:rPr>
        <w:t xml:space="preserve"> 52(2):927-948.</w:t>
      </w:r>
    </w:p>
    <w:p w14:paraId="017278A7" w14:textId="77777777" w:rsidR="0041082D" w:rsidRPr="0041082D" w:rsidRDefault="0041082D" w:rsidP="0041082D">
      <w:pPr>
        <w:pStyle w:val="EndNoteBibliography"/>
        <w:ind w:left="720" w:hanging="720"/>
        <w:rPr>
          <w:noProof/>
        </w:rPr>
      </w:pPr>
      <w:r w:rsidRPr="0041082D">
        <w:rPr>
          <w:noProof/>
        </w:rPr>
        <w:t xml:space="preserve">Lamanauskas, V. and Makarskaite-Petkeviciene, R.  2021.  Distance lectures in university studies: Advantages, disadvantages, improvement.  </w:t>
      </w:r>
      <w:r w:rsidRPr="0041082D">
        <w:rPr>
          <w:i/>
          <w:noProof/>
        </w:rPr>
        <w:t>Contemporary Educational Technology,</w:t>
      </w:r>
      <w:r w:rsidRPr="0041082D">
        <w:rPr>
          <w:noProof/>
        </w:rPr>
        <w:t xml:space="preserve"> 13(3).</w:t>
      </w:r>
    </w:p>
    <w:p w14:paraId="25CB6049" w14:textId="77777777" w:rsidR="0041082D" w:rsidRPr="0041082D" w:rsidRDefault="0041082D" w:rsidP="0041082D">
      <w:pPr>
        <w:pStyle w:val="EndNoteBibliography"/>
        <w:ind w:left="720" w:hanging="720"/>
        <w:rPr>
          <w:noProof/>
        </w:rPr>
      </w:pPr>
      <w:r w:rsidRPr="0041082D">
        <w:rPr>
          <w:noProof/>
        </w:rPr>
        <w:t>Li, T., Hou, W., Lyu, F., Lei, Y. and Xiao, C.  2016.  Face detection based on depth information using hog-lbp. (</w:t>
      </w:r>
      <w:r w:rsidRPr="0041082D">
        <w:rPr>
          <w:i/>
          <w:noProof/>
        </w:rPr>
        <w:t>In</w:t>
      </w:r>
      <w:r w:rsidRPr="0041082D">
        <w:rPr>
          <w:noProof/>
        </w:rPr>
        <w:t xml:space="preserve"> 2016 Sixth International Conference on Instrumentation &amp; Measurement, Computer, Communication and Control (IMCCC): IEEE, p. 779-784).</w:t>
      </w:r>
    </w:p>
    <w:p w14:paraId="6CC802E9" w14:textId="77777777" w:rsidR="0041082D" w:rsidRPr="0041082D" w:rsidRDefault="0041082D" w:rsidP="0041082D">
      <w:pPr>
        <w:pStyle w:val="EndNoteBibliography"/>
        <w:ind w:left="720" w:hanging="720"/>
        <w:rPr>
          <w:noProof/>
        </w:rPr>
      </w:pPr>
      <w:r w:rsidRPr="0041082D">
        <w:rPr>
          <w:noProof/>
        </w:rPr>
        <w:t xml:space="preserve">Libby, C. and Ehrenfeld, J.  2021.  Facial recognition technology in 2021: Masks, bias, and the future of healthcare.  </w:t>
      </w:r>
      <w:r w:rsidRPr="0041082D">
        <w:rPr>
          <w:i/>
          <w:noProof/>
        </w:rPr>
        <w:t>Journal of Medical Systems,</w:t>
      </w:r>
      <w:r w:rsidRPr="0041082D">
        <w:rPr>
          <w:noProof/>
        </w:rPr>
        <w:t xml:space="preserve"> 45(4):1-3.</w:t>
      </w:r>
    </w:p>
    <w:p w14:paraId="582D8C34" w14:textId="77777777" w:rsidR="0041082D" w:rsidRPr="0041082D" w:rsidRDefault="0041082D" w:rsidP="0041082D">
      <w:pPr>
        <w:pStyle w:val="EndNoteBibliography"/>
        <w:ind w:left="720" w:hanging="720"/>
        <w:rPr>
          <w:noProof/>
        </w:rPr>
      </w:pPr>
      <w:r w:rsidRPr="0041082D">
        <w:rPr>
          <w:noProof/>
        </w:rPr>
        <w:t>Lindeberg, T.  2012.  Scale invariant feature transform.</w:t>
      </w:r>
    </w:p>
    <w:p w14:paraId="5105A447" w14:textId="1FD8B4BA" w:rsidR="0041082D" w:rsidRPr="0041082D" w:rsidRDefault="0041082D" w:rsidP="0041082D">
      <w:pPr>
        <w:pStyle w:val="EndNoteBibliography"/>
        <w:ind w:left="720" w:hanging="720"/>
        <w:rPr>
          <w:noProof/>
        </w:rPr>
      </w:pPr>
      <w:r w:rsidRPr="0041082D">
        <w:rPr>
          <w:noProof/>
        </w:rPr>
        <w:t xml:space="preserve">McTighe, J.  2021.  8 quick checks for understanding. </w:t>
      </w:r>
      <w:hyperlink r:id="rId23" w:history="1">
        <w:r w:rsidRPr="0041082D">
          <w:rPr>
            <w:rStyle w:val="Hyperlink"/>
            <w:noProof/>
            <w:sz w:val="22"/>
          </w:rPr>
          <w:t>https://www.edutopia.org/article/8-quick-checks-understanding</w:t>
        </w:r>
      </w:hyperlink>
      <w:r w:rsidRPr="0041082D">
        <w:rPr>
          <w:noProof/>
        </w:rPr>
        <w:t xml:space="preserve"> </w:t>
      </w:r>
    </w:p>
    <w:p w14:paraId="15B42362" w14:textId="77777777" w:rsidR="0041082D" w:rsidRPr="0041082D" w:rsidRDefault="0041082D" w:rsidP="0041082D">
      <w:pPr>
        <w:pStyle w:val="EndNoteBibliography"/>
        <w:ind w:left="720" w:hanging="720"/>
        <w:rPr>
          <w:noProof/>
        </w:rPr>
      </w:pPr>
      <w:r w:rsidRPr="0041082D">
        <w:rPr>
          <w:noProof/>
        </w:rPr>
        <w:lastRenderedPageBreak/>
        <w:t xml:space="preserve">Mohammad, S. M.  2020.  Facial recognition technology.  </w:t>
      </w:r>
      <w:r w:rsidRPr="0041082D">
        <w:rPr>
          <w:i/>
          <w:noProof/>
        </w:rPr>
        <w:t>Available at SSRN 3622882</w:t>
      </w:r>
      <w:r w:rsidRPr="0041082D">
        <w:rPr>
          <w:noProof/>
        </w:rPr>
        <w:t>.</w:t>
      </w:r>
    </w:p>
    <w:p w14:paraId="5BD4FB5E" w14:textId="77777777" w:rsidR="0041082D" w:rsidRPr="0041082D" w:rsidRDefault="0041082D" w:rsidP="0041082D">
      <w:pPr>
        <w:pStyle w:val="EndNoteBibliography"/>
        <w:ind w:left="720" w:hanging="720"/>
        <w:rPr>
          <w:noProof/>
        </w:rPr>
      </w:pPr>
      <w:r w:rsidRPr="0041082D">
        <w:rPr>
          <w:noProof/>
        </w:rPr>
        <w:t>Nagpal, G. S., Singh, G., Singh, J. and Yadav, N.  2018.  Facial detection and recognition using opencv on raspberry pi zero. (</w:t>
      </w:r>
      <w:r w:rsidRPr="0041082D">
        <w:rPr>
          <w:i/>
          <w:noProof/>
        </w:rPr>
        <w:t>In</w:t>
      </w:r>
      <w:r w:rsidRPr="0041082D">
        <w:rPr>
          <w:noProof/>
        </w:rPr>
        <w:t xml:space="preserve"> 2018 International Conference on Advances in Computing, Communication Control and Networking (ICACCCN): IEEE, p. 945-950).</w:t>
      </w:r>
    </w:p>
    <w:p w14:paraId="38B8F165" w14:textId="77777777" w:rsidR="0041082D" w:rsidRPr="0041082D" w:rsidRDefault="0041082D" w:rsidP="0041082D">
      <w:pPr>
        <w:pStyle w:val="EndNoteBibliography"/>
        <w:ind w:left="720" w:hanging="720"/>
        <w:rPr>
          <w:noProof/>
        </w:rPr>
      </w:pPr>
      <w:r w:rsidRPr="0041082D">
        <w:rPr>
          <w:noProof/>
        </w:rPr>
        <w:t xml:space="preserve">Omoyiola, B. O.  2018.  Overview of biometric and facial recognition techniques.  </w:t>
      </w:r>
      <w:r w:rsidRPr="0041082D">
        <w:rPr>
          <w:i/>
          <w:noProof/>
        </w:rPr>
        <w:t>IOSR journal of computer engineering (IOSRJCE),</w:t>
      </w:r>
      <w:r w:rsidRPr="0041082D">
        <w:rPr>
          <w:noProof/>
        </w:rPr>
        <w:t xml:space="preserve"> 20(4):1-5.</w:t>
      </w:r>
    </w:p>
    <w:p w14:paraId="676715E7" w14:textId="77777777" w:rsidR="0041082D" w:rsidRPr="0041082D" w:rsidRDefault="0041082D" w:rsidP="0041082D">
      <w:pPr>
        <w:pStyle w:val="EndNoteBibliography"/>
        <w:ind w:left="720" w:hanging="720"/>
        <w:rPr>
          <w:noProof/>
        </w:rPr>
      </w:pPr>
      <w:r w:rsidRPr="0041082D">
        <w:rPr>
          <w:noProof/>
        </w:rPr>
        <w:t xml:space="preserve">Owayjan, M., Dergham, A., Haber, G., Fakih, N., Hamoush, A. and Abdo, E.  2015.  Face recognition security system.  </w:t>
      </w:r>
      <w:r w:rsidRPr="0041082D">
        <w:rPr>
          <w:i/>
          <w:noProof/>
        </w:rPr>
        <w:t>New trends in networking, computing, E-learning, systems sciences, and engineering</w:t>
      </w:r>
      <w:r w:rsidRPr="0041082D">
        <w:rPr>
          <w:noProof/>
        </w:rPr>
        <w:t>:343-348.</w:t>
      </w:r>
    </w:p>
    <w:p w14:paraId="7DD5CCE2" w14:textId="77777777" w:rsidR="0041082D" w:rsidRPr="0041082D" w:rsidRDefault="0041082D" w:rsidP="0041082D">
      <w:pPr>
        <w:pStyle w:val="EndNoteBibliography"/>
        <w:ind w:left="720" w:hanging="720"/>
        <w:rPr>
          <w:noProof/>
        </w:rPr>
      </w:pPr>
      <w:r w:rsidRPr="0041082D">
        <w:rPr>
          <w:noProof/>
        </w:rPr>
        <w:t xml:space="preserve">Pang, Y., Yuan, Y., Li, X. and Pan, J.  2011.  Efficient hog human detection.  </w:t>
      </w:r>
      <w:r w:rsidRPr="0041082D">
        <w:rPr>
          <w:i/>
          <w:noProof/>
        </w:rPr>
        <w:t>Signal processing,</w:t>
      </w:r>
      <w:r w:rsidRPr="0041082D">
        <w:rPr>
          <w:noProof/>
        </w:rPr>
        <w:t xml:space="preserve"> 91(4):773-781.</w:t>
      </w:r>
    </w:p>
    <w:p w14:paraId="3684B87E" w14:textId="77777777" w:rsidR="0041082D" w:rsidRPr="0041082D" w:rsidRDefault="0041082D" w:rsidP="0041082D">
      <w:pPr>
        <w:pStyle w:val="EndNoteBibliography"/>
        <w:ind w:left="720" w:hanging="720"/>
        <w:rPr>
          <w:noProof/>
        </w:rPr>
      </w:pPr>
      <w:r w:rsidRPr="0041082D">
        <w:rPr>
          <w:noProof/>
        </w:rPr>
        <w:t xml:space="preserve">Park, Y. S., Konge, L. and Artino, A. R.  2020.  The positivism paradigm of research.  </w:t>
      </w:r>
      <w:r w:rsidRPr="0041082D">
        <w:rPr>
          <w:i/>
          <w:noProof/>
        </w:rPr>
        <w:t>Academic Medicine,</w:t>
      </w:r>
      <w:r w:rsidRPr="0041082D">
        <w:rPr>
          <w:noProof/>
        </w:rPr>
        <w:t xml:space="preserve"> 95(5):690-694.</w:t>
      </w:r>
    </w:p>
    <w:p w14:paraId="3E59F59F" w14:textId="77777777" w:rsidR="0041082D" w:rsidRPr="0041082D" w:rsidRDefault="0041082D" w:rsidP="0041082D">
      <w:pPr>
        <w:pStyle w:val="EndNoteBibliography"/>
        <w:ind w:left="720" w:hanging="720"/>
        <w:rPr>
          <w:noProof/>
        </w:rPr>
      </w:pPr>
      <w:r w:rsidRPr="0041082D">
        <w:rPr>
          <w:noProof/>
        </w:rPr>
        <w:t xml:space="preserve">Paudel, P.  2021.  Online education: Benefits, challenges and strategies during and after covid-19 in higher education.  </w:t>
      </w:r>
      <w:r w:rsidRPr="0041082D">
        <w:rPr>
          <w:i/>
          <w:noProof/>
        </w:rPr>
        <w:t>International Journal on Studies in Education,</w:t>
      </w:r>
      <w:r w:rsidRPr="0041082D">
        <w:rPr>
          <w:noProof/>
        </w:rPr>
        <w:t xml:space="preserve"> 3(2):70-85.</w:t>
      </w:r>
    </w:p>
    <w:p w14:paraId="08D89BA9" w14:textId="77777777" w:rsidR="0041082D" w:rsidRPr="0041082D" w:rsidRDefault="0041082D" w:rsidP="0041082D">
      <w:pPr>
        <w:pStyle w:val="EndNoteBibliography"/>
        <w:ind w:left="720" w:hanging="720"/>
        <w:rPr>
          <w:noProof/>
        </w:rPr>
      </w:pPr>
      <w:r w:rsidRPr="0041082D">
        <w:rPr>
          <w:noProof/>
        </w:rPr>
        <w:t xml:space="preserve">Peffers, K., Tuunanen, T., Rothenberger, M. A. and Chatterjee, S.  2007.  A design science research methodology for information systems research.  </w:t>
      </w:r>
      <w:r w:rsidRPr="0041082D">
        <w:rPr>
          <w:i/>
          <w:noProof/>
        </w:rPr>
        <w:t>Journal of management information systems,</w:t>
      </w:r>
      <w:r w:rsidRPr="0041082D">
        <w:rPr>
          <w:noProof/>
        </w:rPr>
        <w:t xml:space="preserve"> 24(3):45-77.</w:t>
      </w:r>
    </w:p>
    <w:p w14:paraId="6D6E6C5C" w14:textId="77777777" w:rsidR="0041082D" w:rsidRPr="0041082D" w:rsidRDefault="0041082D" w:rsidP="0041082D">
      <w:pPr>
        <w:pStyle w:val="EndNoteBibliography"/>
        <w:ind w:left="720" w:hanging="720"/>
        <w:rPr>
          <w:noProof/>
        </w:rPr>
      </w:pPr>
      <w:r w:rsidRPr="0041082D">
        <w:rPr>
          <w:noProof/>
        </w:rPr>
        <w:t xml:space="preserve">Ping, S. T. Y., Weng, C. H. and Lau, B.  2003.  Face detection through template matching and color segmentation.  </w:t>
      </w:r>
      <w:r w:rsidRPr="0041082D">
        <w:rPr>
          <w:i/>
          <w:noProof/>
        </w:rPr>
        <w:t>Nevim: Nevim,</w:t>
      </w:r>
      <w:r w:rsidRPr="0041082D">
        <w:rPr>
          <w:noProof/>
        </w:rPr>
        <w:t xml:space="preserve"> 89.</w:t>
      </w:r>
    </w:p>
    <w:p w14:paraId="70D75775" w14:textId="77777777" w:rsidR="0041082D" w:rsidRPr="0041082D" w:rsidRDefault="0041082D" w:rsidP="0041082D">
      <w:pPr>
        <w:pStyle w:val="EndNoteBibliography"/>
        <w:ind w:left="720" w:hanging="720"/>
        <w:rPr>
          <w:noProof/>
        </w:rPr>
      </w:pPr>
      <w:r w:rsidRPr="0041082D">
        <w:rPr>
          <w:noProof/>
        </w:rPr>
        <w:t xml:space="preserve">Pochedly, J. T., Widen, S. C. and Russell, J. A.  2012.  What emotion does the “facial expression of disgust” express?  </w:t>
      </w:r>
      <w:r w:rsidRPr="0041082D">
        <w:rPr>
          <w:i/>
          <w:noProof/>
        </w:rPr>
        <w:t>Emotion,</w:t>
      </w:r>
      <w:r w:rsidRPr="0041082D">
        <w:rPr>
          <w:noProof/>
        </w:rPr>
        <w:t xml:space="preserve"> 12(6):1315.</w:t>
      </w:r>
    </w:p>
    <w:p w14:paraId="12AE2FD4" w14:textId="77777777" w:rsidR="0041082D" w:rsidRPr="0041082D" w:rsidRDefault="0041082D" w:rsidP="0041082D">
      <w:pPr>
        <w:pStyle w:val="EndNoteBibliography"/>
        <w:ind w:left="720" w:hanging="720"/>
        <w:rPr>
          <w:noProof/>
        </w:rPr>
      </w:pPr>
      <w:r w:rsidRPr="0041082D">
        <w:rPr>
          <w:noProof/>
        </w:rPr>
        <w:t xml:space="preserve">Price, J. H. and Murnan, J.  2004.  Research limitations and the necessity of reporting them.  </w:t>
      </w:r>
      <w:r w:rsidRPr="0041082D">
        <w:rPr>
          <w:i/>
          <w:noProof/>
        </w:rPr>
        <w:t>American journal of health education,</w:t>
      </w:r>
      <w:r w:rsidRPr="0041082D">
        <w:rPr>
          <w:noProof/>
        </w:rPr>
        <w:t xml:space="preserve"> 35(2):66.</w:t>
      </w:r>
    </w:p>
    <w:p w14:paraId="15578D20" w14:textId="77777777" w:rsidR="0041082D" w:rsidRPr="0041082D" w:rsidRDefault="0041082D" w:rsidP="0041082D">
      <w:pPr>
        <w:pStyle w:val="EndNoteBibliography"/>
        <w:ind w:left="720" w:hanging="720"/>
        <w:rPr>
          <w:noProof/>
        </w:rPr>
      </w:pPr>
      <w:r w:rsidRPr="0041082D">
        <w:rPr>
          <w:noProof/>
        </w:rPr>
        <w:t xml:space="preserve">Qu, W. and Zhang, C.  2013.  The analysis of summative assessment and formative assessment and their roles in college english assessment system.  </w:t>
      </w:r>
      <w:r w:rsidRPr="0041082D">
        <w:rPr>
          <w:i/>
          <w:noProof/>
        </w:rPr>
        <w:t>Journal of Language Teaching and Research,</w:t>
      </w:r>
      <w:r w:rsidRPr="0041082D">
        <w:rPr>
          <w:noProof/>
        </w:rPr>
        <w:t xml:space="preserve"> 4(2):335.</w:t>
      </w:r>
    </w:p>
    <w:p w14:paraId="23BA50FC" w14:textId="77777777" w:rsidR="0041082D" w:rsidRPr="0041082D" w:rsidRDefault="0041082D" w:rsidP="0041082D">
      <w:pPr>
        <w:pStyle w:val="EndNoteBibliography"/>
        <w:ind w:left="720" w:hanging="720"/>
        <w:rPr>
          <w:noProof/>
        </w:rPr>
      </w:pPr>
      <w:r w:rsidRPr="0041082D">
        <w:rPr>
          <w:noProof/>
        </w:rPr>
        <w:t>Quinzio-Zafran, A. M. and Wilkins, E. A.  2020.  The new teacher's guide to overcoming common challenges: Curated advice from award-winning teachers. Routledge.</w:t>
      </w:r>
    </w:p>
    <w:p w14:paraId="0FFE16E7" w14:textId="77777777" w:rsidR="0041082D" w:rsidRPr="0041082D" w:rsidRDefault="0041082D" w:rsidP="0041082D">
      <w:pPr>
        <w:pStyle w:val="EndNoteBibliography"/>
        <w:ind w:left="720" w:hanging="720"/>
        <w:rPr>
          <w:noProof/>
        </w:rPr>
      </w:pPr>
      <w:r w:rsidRPr="0041082D">
        <w:rPr>
          <w:noProof/>
        </w:rPr>
        <w:t xml:space="preserve">Reed, L. I., Zeglen, K. N. and Schmidt, K. L.  2012.  Facial expressions as honest signals of cooperative intent in a one-shot anonymous prisoner's dilemma game.  </w:t>
      </w:r>
      <w:r w:rsidRPr="0041082D">
        <w:rPr>
          <w:i/>
          <w:noProof/>
        </w:rPr>
        <w:t>Evolution and Human Behavior,</w:t>
      </w:r>
      <w:r w:rsidRPr="0041082D">
        <w:rPr>
          <w:noProof/>
        </w:rPr>
        <w:t xml:space="preserve"> 33(3):200-209.</w:t>
      </w:r>
    </w:p>
    <w:p w14:paraId="50E4B09F" w14:textId="77777777" w:rsidR="0041082D" w:rsidRPr="0041082D" w:rsidRDefault="0041082D" w:rsidP="0041082D">
      <w:pPr>
        <w:pStyle w:val="EndNoteBibliography"/>
        <w:ind w:left="720" w:hanging="720"/>
        <w:rPr>
          <w:noProof/>
        </w:rPr>
      </w:pPr>
      <w:r w:rsidRPr="0041082D">
        <w:rPr>
          <w:noProof/>
        </w:rPr>
        <w:t xml:space="preserve">Rehman, A. A. and Alharthi, K.  2016.  An introduction to research paradigms.  </w:t>
      </w:r>
      <w:r w:rsidRPr="0041082D">
        <w:rPr>
          <w:i/>
          <w:noProof/>
        </w:rPr>
        <w:t>International Journal of Educational Investigations,</w:t>
      </w:r>
      <w:r w:rsidRPr="0041082D">
        <w:rPr>
          <w:noProof/>
        </w:rPr>
        <w:t xml:space="preserve"> 3(8):51-59.</w:t>
      </w:r>
    </w:p>
    <w:p w14:paraId="138BC425" w14:textId="77777777" w:rsidR="0041082D" w:rsidRPr="0041082D" w:rsidRDefault="0041082D" w:rsidP="0041082D">
      <w:pPr>
        <w:pStyle w:val="EndNoteBibliography"/>
        <w:ind w:left="720" w:hanging="720"/>
        <w:rPr>
          <w:noProof/>
        </w:rPr>
      </w:pPr>
      <w:r w:rsidRPr="0041082D">
        <w:rPr>
          <w:noProof/>
        </w:rPr>
        <w:t xml:space="preserve">Revina, I. M. and Emmanuel, W. S.  2021.  A survey on human face expression recognition techniques.  </w:t>
      </w:r>
      <w:r w:rsidRPr="0041082D">
        <w:rPr>
          <w:i/>
          <w:noProof/>
        </w:rPr>
        <w:t>Journal of King Saud University-Computer and Information Sciences,</w:t>
      </w:r>
      <w:r w:rsidRPr="0041082D">
        <w:rPr>
          <w:noProof/>
        </w:rPr>
        <w:t xml:space="preserve"> 33(6):619-628.</w:t>
      </w:r>
    </w:p>
    <w:p w14:paraId="77807E5A" w14:textId="77777777" w:rsidR="0041082D" w:rsidRPr="0041082D" w:rsidRDefault="0041082D" w:rsidP="0041082D">
      <w:pPr>
        <w:pStyle w:val="EndNoteBibliography"/>
        <w:ind w:left="720" w:hanging="720"/>
        <w:rPr>
          <w:noProof/>
        </w:rPr>
      </w:pPr>
      <w:r w:rsidRPr="0041082D">
        <w:rPr>
          <w:noProof/>
        </w:rPr>
        <w:lastRenderedPageBreak/>
        <w:t>Russel, S. J. and Norvig, P.  2021.  Artificial intelligence - a modern approach. Pearson Fourth ed.  New Jersey: Pearson Education Inc.</w:t>
      </w:r>
    </w:p>
    <w:p w14:paraId="5E1584E2" w14:textId="77777777" w:rsidR="0041082D" w:rsidRPr="0041082D" w:rsidRDefault="0041082D" w:rsidP="0041082D">
      <w:pPr>
        <w:pStyle w:val="EndNoteBibliography"/>
        <w:ind w:left="720" w:hanging="720"/>
        <w:rPr>
          <w:noProof/>
        </w:rPr>
      </w:pPr>
      <w:r w:rsidRPr="0041082D">
        <w:rPr>
          <w:noProof/>
        </w:rPr>
        <w:t xml:space="preserve">Sathik, M. and Jonathan, S. G.  2013.  Effect of facial expressions on student’s comprehension recognition in virtual educational environments.  </w:t>
      </w:r>
      <w:r w:rsidRPr="0041082D">
        <w:rPr>
          <w:i/>
          <w:noProof/>
        </w:rPr>
        <w:t>SpringerPlus,</w:t>
      </w:r>
      <w:r w:rsidRPr="0041082D">
        <w:rPr>
          <w:noProof/>
        </w:rPr>
        <w:t xml:space="preserve"> 2(1):1-9.</w:t>
      </w:r>
    </w:p>
    <w:p w14:paraId="7CD1C6E0" w14:textId="28B832EF" w:rsidR="0041082D" w:rsidRPr="0041082D" w:rsidRDefault="0041082D" w:rsidP="0041082D">
      <w:pPr>
        <w:pStyle w:val="EndNoteBibliography"/>
        <w:ind w:left="720" w:hanging="720"/>
        <w:rPr>
          <w:noProof/>
        </w:rPr>
      </w:pPr>
      <w:r w:rsidRPr="0041082D">
        <w:rPr>
          <w:noProof/>
        </w:rPr>
        <w:t xml:space="preserve">Silvia, P.  2013.  Knowledge emotions: Feelings that foster learning, exploring, and reflecting. </w:t>
      </w:r>
      <w:hyperlink r:id="rId24" w:history="1">
        <w:r w:rsidRPr="0041082D">
          <w:rPr>
            <w:rStyle w:val="Hyperlink"/>
            <w:noProof/>
            <w:sz w:val="22"/>
          </w:rPr>
          <w:t>https://nobaproject.com/modules/knowledge-emotions-feelings-that-foster-learning-exploring-and-reflecting</w:t>
        </w:r>
      </w:hyperlink>
      <w:r w:rsidRPr="0041082D">
        <w:rPr>
          <w:noProof/>
        </w:rPr>
        <w:t xml:space="preserve"> Date of access: 2022/10/01 2022.</w:t>
      </w:r>
    </w:p>
    <w:p w14:paraId="006D2BF6" w14:textId="77777777" w:rsidR="0041082D" w:rsidRPr="0041082D" w:rsidRDefault="0041082D" w:rsidP="0041082D">
      <w:pPr>
        <w:pStyle w:val="EndNoteBibliography"/>
        <w:ind w:left="720" w:hanging="720"/>
        <w:rPr>
          <w:noProof/>
        </w:rPr>
      </w:pPr>
      <w:r w:rsidRPr="0041082D">
        <w:rPr>
          <w:noProof/>
        </w:rPr>
        <w:t xml:space="preserve">Smith, A.  2019.  More than half of us adults trust law enforcement to use facial recognition responsibly.  </w:t>
      </w:r>
      <w:r w:rsidRPr="0041082D">
        <w:rPr>
          <w:i/>
          <w:noProof/>
        </w:rPr>
        <w:t>Pew Research Center,</w:t>
      </w:r>
      <w:r w:rsidRPr="0041082D">
        <w:rPr>
          <w:noProof/>
        </w:rPr>
        <w:t xml:space="preserve"> 5.</w:t>
      </w:r>
    </w:p>
    <w:p w14:paraId="2893E81F" w14:textId="77777777" w:rsidR="0041082D" w:rsidRPr="0041082D" w:rsidRDefault="0041082D" w:rsidP="0041082D">
      <w:pPr>
        <w:pStyle w:val="EndNoteBibliography"/>
        <w:ind w:left="720" w:hanging="720"/>
        <w:rPr>
          <w:noProof/>
        </w:rPr>
      </w:pPr>
      <w:r w:rsidRPr="0041082D">
        <w:rPr>
          <w:noProof/>
        </w:rPr>
        <w:t>Sousa, F. J.  2010.  Metatheories in research: Positivism, postmodernism, and critical realism. (</w:t>
      </w:r>
      <w:r w:rsidRPr="0041082D">
        <w:rPr>
          <w:i/>
          <w:noProof/>
        </w:rPr>
        <w:t xml:space="preserve">In </w:t>
      </w:r>
      <w:r w:rsidRPr="0041082D">
        <w:rPr>
          <w:noProof/>
        </w:rPr>
        <w:t xml:space="preserve"> Organizational culture, business-to-business relationships, and interfirm networks: Emerald Group Publishing Limited.).</w:t>
      </w:r>
    </w:p>
    <w:p w14:paraId="2D78BB99" w14:textId="4DFC6CDD" w:rsidR="0041082D" w:rsidRPr="0041082D" w:rsidRDefault="0041082D" w:rsidP="0041082D">
      <w:pPr>
        <w:pStyle w:val="EndNoteBibliography"/>
        <w:ind w:left="720" w:hanging="720"/>
        <w:rPr>
          <w:noProof/>
        </w:rPr>
      </w:pPr>
      <w:r w:rsidRPr="0041082D">
        <w:rPr>
          <w:noProof/>
        </w:rPr>
        <w:t xml:space="preserve">Sporer, J. (2022) 'Is summative or formative more important?'. Available at: </w:t>
      </w:r>
      <w:hyperlink r:id="rId25" w:history="1">
        <w:r w:rsidRPr="0041082D">
          <w:rPr>
            <w:rStyle w:val="Hyperlink"/>
            <w:noProof/>
            <w:sz w:val="22"/>
          </w:rPr>
          <w:t>https://faq-blog.com/is-summative-or-formative-more-important</w:t>
        </w:r>
      </w:hyperlink>
      <w:r w:rsidRPr="0041082D">
        <w:rPr>
          <w:noProof/>
        </w:rPr>
        <w:t>.</w:t>
      </w:r>
    </w:p>
    <w:p w14:paraId="6988953B" w14:textId="77777777" w:rsidR="0041082D" w:rsidRPr="0041082D" w:rsidRDefault="0041082D" w:rsidP="0041082D">
      <w:pPr>
        <w:pStyle w:val="EndNoteBibliography"/>
        <w:ind w:left="720" w:hanging="720"/>
        <w:rPr>
          <w:noProof/>
        </w:rPr>
      </w:pPr>
      <w:r w:rsidRPr="0041082D">
        <w:rPr>
          <w:noProof/>
        </w:rPr>
        <w:t xml:space="preserve">Sukamolson, S.  2007.  Fundamentals of quantitative research.  </w:t>
      </w:r>
      <w:r w:rsidRPr="0041082D">
        <w:rPr>
          <w:i/>
          <w:noProof/>
        </w:rPr>
        <w:t>Language Institute Chulalongkorn University,</w:t>
      </w:r>
      <w:r w:rsidRPr="0041082D">
        <w:rPr>
          <w:noProof/>
        </w:rPr>
        <w:t xml:space="preserve"> 1(3):1-20.</w:t>
      </w:r>
    </w:p>
    <w:p w14:paraId="654D76AF" w14:textId="77777777" w:rsidR="0041082D" w:rsidRPr="0041082D" w:rsidRDefault="0041082D" w:rsidP="0041082D">
      <w:pPr>
        <w:pStyle w:val="EndNoteBibliography"/>
        <w:ind w:left="720" w:hanging="720"/>
        <w:rPr>
          <w:noProof/>
        </w:rPr>
      </w:pPr>
      <w:r w:rsidRPr="0041082D">
        <w:rPr>
          <w:noProof/>
        </w:rPr>
        <w:t xml:space="preserve">Sürücü, L. and Maslakçi, A.  2020.  Validity and reliability in quantitative research.  </w:t>
      </w:r>
      <w:r w:rsidRPr="0041082D">
        <w:rPr>
          <w:i/>
          <w:noProof/>
        </w:rPr>
        <w:t>Business &amp; Management Studies: An International Journal,</w:t>
      </w:r>
      <w:r w:rsidRPr="0041082D">
        <w:rPr>
          <w:noProof/>
        </w:rPr>
        <w:t xml:space="preserve"> 8(3):2694-2726.</w:t>
      </w:r>
    </w:p>
    <w:p w14:paraId="0E7CA2B8" w14:textId="77777777" w:rsidR="0041082D" w:rsidRPr="0041082D" w:rsidRDefault="0041082D" w:rsidP="0041082D">
      <w:pPr>
        <w:pStyle w:val="EndNoteBibliography"/>
        <w:ind w:left="720" w:hanging="720"/>
        <w:rPr>
          <w:noProof/>
        </w:rPr>
      </w:pPr>
      <w:r w:rsidRPr="0041082D">
        <w:rPr>
          <w:noProof/>
        </w:rPr>
        <w:t xml:space="preserve">Taras, M.  2008.  Summative and formative assessment: Perceptions and realities.  </w:t>
      </w:r>
      <w:r w:rsidRPr="0041082D">
        <w:rPr>
          <w:i/>
          <w:noProof/>
        </w:rPr>
        <w:t>Active learning in higher education,</w:t>
      </w:r>
      <w:r w:rsidRPr="0041082D">
        <w:rPr>
          <w:noProof/>
        </w:rPr>
        <w:t xml:space="preserve"> 9(2):172-192.</w:t>
      </w:r>
    </w:p>
    <w:p w14:paraId="771F6375" w14:textId="77777777" w:rsidR="0041082D" w:rsidRPr="0041082D" w:rsidRDefault="0041082D" w:rsidP="0041082D">
      <w:pPr>
        <w:pStyle w:val="EndNoteBibliography"/>
        <w:ind w:left="720" w:hanging="720"/>
        <w:rPr>
          <w:noProof/>
        </w:rPr>
      </w:pPr>
      <w:r w:rsidRPr="0041082D">
        <w:rPr>
          <w:noProof/>
        </w:rPr>
        <w:t xml:space="preserve">Taylor, G. J.  2000.  Recent developments in alexithymia theory and research.  </w:t>
      </w:r>
      <w:r w:rsidRPr="0041082D">
        <w:rPr>
          <w:i/>
          <w:noProof/>
        </w:rPr>
        <w:t>The Canadian Journal of Psychiatry,</w:t>
      </w:r>
      <w:r w:rsidRPr="0041082D">
        <w:rPr>
          <w:noProof/>
        </w:rPr>
        <w:t xml:space="preserve"> 45(2):134-142.</w:t>
      </w:r>
    </w:p>
    <w:p w14:paraId="0F674647" w14:textId="77777777" w:rsidR="0041082D" w:rsidRPr="0041082D" w:rsidRDefault="0041082D" w:rsidP="0041082D">
      <w:pPr>
        <w:pStyle w:val="EndNoteBibliography"/>
        <w:ind w:left="720" w:hanging="720"/>
        <w:rPr>
          <w:noProof/>
        </w:rPr>
      </w:pPr>
      <w:r w:rsidRPr="0041082D">
        <w:rPr>
          <w:noProof/>
        </w:rPr>
        <w:t xml:space="preserve">Tosuncuoglu, I.  2018.  Importance of assessment in elt.  </w:t>
      </w:r>
      <w:r w:rsidRPr="0041082D">
        <w:rPr>
          <w:i/>
          <w:noProof/>
        </w:rPr>
        <w:t>Journal of Education and Training Studies,</w:t>
      </w:r>
      <w:r w:rsidRPr="0041082D">
        <w:rPr>
          <w:noProof/>
        </w:rPr>
        <w:t xml:space="preserve"> 6(9):163-167.</w:t>
      </w:r>
    </w:p>
    <w:p w14:paraId="718E3F42" w14:textId="77777777" w:rsidR="0041082D" w:rsidRPr="0041082D" w:rsidRDefault="0041082D" w:rsidP="0041082D">
      <w:pPr>
        <w:pStyle w:val="EndNoteBibliography"/>
        <w:ind w:left="720" w:hanging="720"/>
        <w:rPr>
          <w:noProof/>
        </w:rPr>
      </w:pPr>
      <w:r w:rsidRPr="0041082D">
        <w:rPr>
          <w:noProof/>
        </w:rPr>
        <w:t xml:space="preserve">üge Çarıkçı, M. and Özen, F.  2012.  A face recognition system based on eigenfaces method.  </w:t>
      </w:r>
      <w:r w:rsidRPr="0041082D">
        <w:rPr>
          <w:i/>
          <w:noProof/>
        </w:rPr>
        <w:t>Procedia Technology,</w:t>
      </w:r>
      <w:r w:rsidRPr="0041082D">
        <w:rPr>
          <w:noProof/>
        </w:rPr>
        <w:t xml:space="preserve"> 1:118-123.</w:t>
      </w:r>
    </w:p>
    <w:p w14:paraId="036124A3" w14:textId="77777777" w:rsidR="0041082D" w:rsidRPr="0041082D" w:rsidRDefault="0041082D" w:rsidP="0041082D">
      <w:pPr>
        <w:pStyle w:val="EndNoteBibliography"/>
        <w:ind w:left="720" w:hanging="720"/>
        <w:rPr>
          <w:noProof/>
        </w:rPr>
      </w:pPr>
      <w:r w:rsidRPr="0041082D">
        <w:rPr>
          <w:noProof/>
        </w:rPr>
        <w:t xml:space="preserve">Vazquez-Fernandez, E. and Gonzalez-Jimenez, D.  2016.  Face recognition for authentication on mobile devices.  </w:t>
      </w:r>
      <w:r w:rsidRPr="0041082D">
        <w:rPr>
          <w:i/>
          <w:noProof/>
        </w:rPr>
        <w:t>Image and Vision Computing,</w:t>
      </w:r>
      <w:r w:rsidRPr="0041082D">
        <w:rPr>
          <w:noProof/>
        </w:rPr>
        <w:t xml:space="preserve"> 55:31-33.</w:t>
      </w:r>
    </w:p>
    <w:p w14:paraId="303552FB" w14:textId="77777777" w:rsidR="0041082D" w:rsidRPr="0041082D" w:rsidRDefault="0041082D" w:rsidP="0041082D">
      <w:pPr>
        <w:pStyle w:val="EndNoteBibliography"/>
        <w:ind w:left="720" w:hanging="720"/>
        <w:rPr>
          <w:noProof/>
        </w:rPr>
      </w:pPr>
      <w:r w:rsidRPr="0041082D">
        <w:rPr>
          <w:noProof/>
        </w:rPr>
        <w:t>Woodward Jr, J. D., Horn, C., Gatune, J. and Thomas, A.  2003.  Biometrics: A look at facial recognition. (</w:t>
      </w:r>
      <w:r w:rsidRPr="0041082D">
        <w:rPr>
          <w:i/>
          <w:noProof/>
        </w:rPr>
        <w:t>In</w:t>
      </w:r>
      <w:r w:rsidRPr="0041082D">
        <w:rPr>
          <w:noProof/>
        </w:rPr>
        <w:t>. Santa Monica: RAND CORP SANTA MONICA CA.).</w:t>
      </w:r>
    </w:p>
    <w:p w14:paraId="71ABFE27" w14:textId="77777777" w:rsidR="0041082D" w:rsidRPr="0041082D" w:rsidRDefault="0041082D" w:rsidP="0041082D">
      <w:pPr>
        <w:pStyle w:val="EndNoteBibliography"/>
        <w:ind w:left="720" w:hanging="720"/>
        <w:rPr>
          <w:noProof/>
        </w:rPr>
      </w:pPr>
      <w:r w:rsidRPr="0041082D">
        <w:rPr>
          <w:noProof/>
        </w:rPr>
        <w:t xml:space="preserve">Wright, E.  2018.  The future of facial recognition is not fully known: Developing privacy and security regulatory mechanisms for facial recognition in the retail sector.  </w:t>
      </w:r>
      <w:r w:rsidRPr="0041082D">
        <w:rPr>
          <w:i/>
          <w:noProof/>
        </w:rPr>
        <w:t>Fordham Intell. Prop. Media &amp; Ent. LJ,</w:t>
      </w:r>
      <w:r w:rsidRPr="0041082D">
        <w:rPr>
          <w:noProof/>
        </w:rPr>
        <w:t xml:space="preserve"> 29:611.</w:t>
      </w:r>
    </w:p>
    <w:p w14:paraId="7949379E" w14:textId="77777777" w:rsidR="0041082D" w:rsidRPr="0041082D" w:rsidRDefault="0041082D" w:rsidP="0041082D">
      <w:pPr>
        <w:pStyle w:val="EndNoteBibliography"/>
        <w:ind w:left="720" w:hanging="720"/>
        <w:rPr>
          <w:noProof/>
        </w:rPr>
      </w:pPr>
      <w:r w:rsidRPr="0041082D">
        <w:rPr>
          <w:noProof/>
        </w:rPr>
        <w:t>Yang, Z. and Hirschberg, J.  2018.  Predicting arousal and valence from waveforms and spectrograms using deep neural networks. (</w:t>
      </w:r>
      <w:r w:rsidRPr="0041082D">
        <w:rPr>
          <w:i/>
          <w:noProof/>
        </w:rPr>
        <w:t>In</w:t>
      </w:r>
      <w:r w:rsidRPr="0041082D">
        <w:rPr>
          <w:noProof/>
        </w:rPr>
        <w:t xml:space="preserve"> Interspeech, p. 3092-3096).</w:t>
      </w:r>
    </w:p>
    <w:p w14:paraId="67270DA0" w14:textId="77777777" w:rsidR="0041082D" w:rsidRPr="0041082D" w:rsidRDefault="0041082D" w:rsidP="0041082D">
      <w:pPr>
        <w:pStyle w:val="EndNoteBibliography"/>
        <w:ind w:left="720" w:hanging="720"/>
        <w:rPr>
          <w:noProof/>
        </w:rPr>
      </w:pPr>
      <w:r w:rsidRPr="0041082D">
        <w:rPr>
          <w:noProof/>
        </w:rPr>
        <w:t xml:space="preserve">Youssif, A. A. and Asker, W. A.  2011.  Automatic facial expression recognition system based on geometric and appearance features.  </w:t>
      </w:r>
      <w:r w:rsidRPr="0041082D">
        <w:rPr>
          <w:i/>
          <w:noProof/>
        </w:rPr>
        <w:t>Computer and Information Science,</w:t>
      </w:r>
      <w:r w:rsidRPr="0041082D">
        <w:rPr>
          <w:noProof/>
        </w:rPr>
        <w:t xml:space="preserve"> 4(2):115.</w:t>
      </w:r>
    </w:p>
    <w:p w14:paraId="5DC046A0" w14:textId="77777777" w:rsidR="0041082D" w:rsidRPr="0041082D" w:rsidRDefault="0041082D" w:rsidP="0041082D">
      <w:pPr>
        <w:pStyle w:val="EndNoteBibliography"/>
        <w:ind w:left="720" w:hanging="720"/>
        <w:rPr>
          <w:noProof/>
        </w:rPr>
      </w:pPr>
      <w:r w:rsidRPr="0041082D">
        <w:rPr>
          <w:noProof/>
        </w:rPr>
        <w:lastRenderedPageBreak/>
        <w:t>Yu, H. and Liu, H.  2015.  Combining appearance and geometric features for facial expression recognition. (</w:t>
      </w:r>
      <w:r w:rsidRPr="0041082D">
        <w:rPr>
          <w:i/>
          <w:noProof/>
        </w:rPr>
        <w:t>In</w:t>
      </w:r>
      <w:r w:rsidRPr="0041082D">
        <w:rPr>
          <w:noProof/>
        </w:rPr>
        <w:t xml:space="preserve"> Sixth International Conference on Graphic and Image Processing (ICGIP 2014): SPIE, p. 40-45).</w:t>
      </w:r>
    </w:p>
    <w:p w14:paraId="7A9FF46D" w14:textId="768815FB" w:rsidR="00F11685" w:rsidRPr="00847980" w:rsidRDefault="00CC40B0" w:rsidP="00847980">
      <w:pPr>
        <w:spacing w:line="240" w:lineRule="auto"/>
        <w:jc w:val="left"/>
        <w:rPr>
          <w:b/>
          <w:sz w:val="28"/>
          <w:szCs w:val="24"/>
        </w:rPr>
      </w:pPr>
      <w:r w:rsidRPr="004522CB">
        <w:rPr>
          <w:lang w:eastAsia="en-ZA"/>
        </w:rPr>
        <w:fldChar w:fldCharType="end"/>
      </w:r>
      <w:bookmarkEnd w:id="209"/>
      <w:bookmarkEnd w:id="210"/>
    </w:p>
    <w:sectPr w:rsidR="00F11685" w:rsidRPr="00847980" w:rsidSect="00264AB3">
      <w:footerReference w:type="default" r:id="rId26"/>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HENRI VAN RENSBURG" w:date="2022-08-17T10:15:00Z" w:initials="HVR">
    <w:p w14:paraId="3CED6CEE" w14:textId="77777777" w:rsidR="003C7596" w:rsidRDefault="003C7596" w:rsidP="00D049E2">
      <w:pPr>
        <w:pStyle w:val="CommentText"/>
        <w:jc w:val="left"/>
      </w:pPr>
      <w:r>
        <w:rPr>
          <w:rStyle w:val="CommentReference"/>
        </w:rPr>
        <w:annotationRef/>
      </w:r>
      <w:r>
        <w:t>Kom ons revisit net vinnig die Keywords as jou artefak amper klaar is</w:t>
      </w:r>
    </w:p>
  </w:comment>
  <w:comment w:id="335" w:author="HENRI VAN RENSBURG" w:date="2022-08-17T10:33:00Z" w:initials="HVR">
    <w:p w14:paraId="0A1EAF39" w14:textId="77777777" w:rsidR="003C7596" w:rsidRDefault="003C7596" w:rsidP="00D049E2">
      <w:pPr>
        <w:pStyle w:val="CommentText"/>
        <w:jc w:val="left"/>
      </w:pPr>
      <w:r>
        <w:rPr>
          <w:rStyle w:val="CommentReference"/>
        </w:rPr>
        <w:annotationRef/>
      </w:r>
      <w:r>
        <w:t>Hierdie tabel is nou PERFECT! Gaan later met jou resultate hierna kan verwys om te motiveer hoekom jou projek 'n successful benadering is om "potentially" die probleem op te los. 😃</w:t>
      </w:r>
    </w:p>
  </w:comment>
  <w:comment w:id="337" w:author="HENRI VAN RENSBURG" w:date="2022-08-17T10:33:00Z" w:initials="HVR">
    <w:p w14:paraId="0B223874" w14:textId="77777777" w:rsidR="003C7596" w:rsidRDefault="003C7596" w:rsidP="00D049E2">
      <w:pPr>
        <w:pStyle w:val="CommentText"/>
        <w:jc w:val="left"/>
      </w:pPr>
      <w:r>
        <w:rPr>
          <w:rStyle w:val="CommentReference"/>
        </w:rPr>
        <w:annotationRef/>
      </w:r>
      <w:r>
        <w:t>Ek moet net in volgende week gou weer vir my studente vra om dit te voltooi</w:t>
      </w:r>
    </w:p>
  </w:comment>
  <w:comment w:id="338" w:author="Hano Strydom" w:date="2022-09-09T18:28:00Z" w:initials="HS">
    <w:p w14:paraId="3F174732" w14:textId="77777777" w:rsidR="003C7596" w:rsidRDefault="003C7596" w:rsidP="00D545C5">
      <w:pPr>
        <w:pStyle w:val="CommentText"/>
        <w:jc w:val="left"/>
      </w:pPr>
      <w:r>
        <w:rPr>
          <w:rStyle w:val="CommentReference"/>
        </w:rPr>
        <w:annotationRef/>
      </w:r>
      <w:r>
        <w:t>Net nog 2 het ingevul</w:t>
      </w:r>
    </w:p>
  </w:comment>
  <w:comment w:id="340" w:author="HENRI VAN RENSBURG" w:date="2022-08-17T10:43:00Z" w:initials="HVR">
    <w:p w14:paraId="444BC47B" w14:textId="459BA44D" w:rsidR="003C7596" w:rsidRDefault="003C7596" w:rsidP="00D049E2">
      <w:pPr>
        <w:pStyle w:val="CommentText"/>
        <w:jc w:val="left"/>
      </w:pPr>
      <w:r>
        <w:rPr>
          <w:rStyle w:val="CommentReference"/>
        </w:rPr>
        <w:annotationRef/>
      </w:r>
      <w:r>
        <w:t xml:space="preserve">Great Summary </w:t>
      </w:r>
      <w:r>
        <w:rPr>
          <w:color w:val="4D5156"/>
          <w:highlight w:val="white"/>
        </w:rPr>
        <w:t>👍</w:t>
      </w:r>
      <w:r>
        <w:t xml:space="preserve"> </w:t>
      </w:r>
    </w:p>
  </w:comment>
  <w:comment w:id="343" w:author="HENRI VAN RENSBURG" w:date="2022-08-17T10:49:00Z" w:initials="HVR">
    <w:p w14:paraId="41DA97C2" w14:textId="77777777" w:rsidR="003C7596" w:rsidRDefault="003C7596" w:rsidP="00D049E2">
      <w:pPr>
        <w:pStyle w:val="CommentText"/>
        <w:jc w:val="left"/>
      </w:pPr>
      <w:r>
        <w:rPr>
          <w:rStyle w:val="CommentReference"/>
        </w:rPr>
        <w:annotationRef/>
      </w:r>
      <w:r>
        <w:t>Kan mens eerder sê "struggle to"?</w:t>
      </w:r>
    </w:p>
  </w:comment>
  <w:comment w:id="346" w:author="Hano Strydom" w:date="2022-10-01T14:45:00Z" w:initials="HS">
    <w:p w14:paraId="6AA75388" w14:textId="77777777" w:rsidR="000A3C92" w:rsidRDefault="000A3C92" w:rsidP="008B5E11">
      <w:pPr>
        <w:pStyle w:val="CommentText"/>
        <w:jc w:val="left"/>
      </w:pPr>
      <w:r>
        <w:rPr>
          <w:rStyle w:val="CommentReference"/>
        </w:rPr>
        <w:annotationRef/>
      </w:r>
      <w:r>
        <w:t>Hoe confusion inpas by die basic emotion van artefact</w:t>
      </w:r>
    </w:p>
  </w:comment>
  <w:comment w:id="355" w:author="HENRI VAN RENSBURG" w:date="2022-08-17T11:13:00Z" w:initials="HVR">
    <w:p w14:paraId="23F0BE1F" w14:textId="58138F69" w:rsidR="003C7596" w:rsidRDefault="003C7596" w:rsidP="00D049E2">
      <w:pPr>
        <w:pStyle w:val="CommentText"/>
        <w:jc w:val="left"/>
      </w:pPr>
      <w:r>
        <w:rPr>
          <w:rStyle w:val="CommentReference"/>
        </w:rPr>
        <w:annotationRef/>
      </w:r>
      <w:r>
        <w:t>Verander na: "in his efforts to create a …"</w:t>
      </w:r>
    </w:p>
  </w:comment>
  <w:comment w:id="356" w:author="HENRI VAN RENSBURG" w:date="2022-08-17T11:14:00Z" w:initials="HVR">
    <w:p w14:paraId="5F9F2D8C" w14:textId="77777777" w:rsidR="003C7596" w:rsidRDefault="003C7596" w:rsidP="00D049E2">
      <w:pPr>
        <w:pStyle w:val="CommentText"/>
        <w:jc w:val="left"/>
      </w:pPr>
      <w:r>
        <w:rPr>
          <w:rStyle w:val="CommentReference"/>
        </w:rPr>
        <w:annotationRef/>
      </w:r>
      <w:r>
        <w:t>Goeie verduideliking oor die verskil ☺️</w:t>
      </w:r>
    </w:p>
  </w:comment>
  <w:comment w:id="359" w:author="HENRI VAN RENSBURG" w:date="2022-08-17T11:16:00Z" w:initials="HVR">
    <w:p w14:paraId="0834546A" w14:textId="77777777" w:rsidR="003C7596" w:rsidRDefault="003C7596" w:rsidP="00D049E2">
      <w:pPr>
        <w:pStyle w:val="CommentText"/>
        <w:jc w:val="left"/>
      </w:pPr>
      <w:r>
        <w:rPr>
          <w:rStyle w:val="CommentReference"/>
        </w:rPr>
        <w:annotationRef/>
      </w:r>
      <w:r>
        <w:t>Die opskrif is Facial Detection - maar jy praat net oor Facial Expression ??</w:t>
      </w:r>
    </w:p>
  </w:comment>
  <w:comment w:id="360" w:author="Hano Strydom" w:date="2022-08-23T11:14:00Z" w:initials="HS">
    <w:p w14:paraId="4594D66A" w14:textId="3432D85D" w:rsidR="003C7596" w:rsidRDefault="003C7596">
      <w:pPr>
        <w:pStyle w:val="CommentText"/>
      </w:pPr>
      <w:r>
        <w:rPr>
          <w:rStyle w:val="CommentReference"/>
        </w:rPr>
        <w:annotationRef/>
      </w:r>
      <w:r>
        <w:t>Wat is facial detection</w:t>
      </w:r>
    </w:p>
  </w:comment>
  <w:comment w:id="362" w:author="HENRI VAN RENSBURG" w:date="2022-08-17T11:19:00Z" w:initials="HVR">
    <w:p w14:paraId="71A73A7D" w14:textId="77777777" w:rsidR="003C7596" w:rsidRDefault="003C7596" w:rsidP="00D049E2">
      <w:pPr>
        <w:pStyle w:val="CommentText"/>
        <w:jc w:val="left"/>
      </w:pPr>
      <w:r>
        <w:rPr>
          <w:rStyle w:val="CommentReference"/>
        </w:rPr>
        <w:annotationRef/>
      </w:r>
      <w:r>
        <w:t xml:space="preserve">Voeg een van die 2 by ? Wat dink jy? </w:t>
      </w:r>
    </w:p>
  </w:comment>
  <w:comment w:id="363" w:author="HENRI VAN RENSBURG" w:date="2022-08-17T11:24:00Z" w:initials="HVR">
    <w:p w14:paraId="32204563" w14:textId="77777777" w:rsidR="003C7596" w:rsidRDefault="003C7596" w:rsidP="00D049E2">
      <w:pPr>
        <w:pStyle w:val="CommentText"/>
        <w:jc w:val="left"/>
      </w:pPr>
      <w:r>
        <w:rPr>
          <w:rStyle w:val="CommentReference"/>
        </w:rPr>
        <w:annotationRef/>
      </w:r>
      <w:r>
        <w:t xml:space="preserve">Dalk eerder </w:t>
      </w:r>
      <w:r>
        <w:rPr>
          <w:b/>
          <w:bCs/>
          <w:i/>
          <w:iCs/>
        </w:rPr>
        <w:t>Italics</w:t>
      </w:r>
      <w:r>
        <w:t xml:space="preserve"> maak in plaas van Section xx bysit soos wat ek by die vorige een gese het?</w:t>
      </w:r>
    </w:p>
  </w:comment>
  <w:comment w:id="364" w:author="Hano Strydom" w:date="2022-08-23T11:13:00Z" w:initials="HS">
    <w:p w14:paraId="4EB63AB0" w14:textId="421AB94E" w:rsidR="003C7596" w:rsidRDefault="003C7596">
      <w:pPr>
        <w:pStyle w:val="CommentText"/>
      </w:pPr>
      <w:r>
        <w:rPr>
          <w:rStyle w:val="CommentReference"/>
        </w:rPr>
        <w:annotationRef/>
      </w:r>
      <w:r>
        <w:t>Kyk hier rond</w:t>
      </w:r>
    </w:p>
  </w:comment>
  <w:comment w:id="369" w:author="HENRI VAN RENSBURG" w:date="2022-08-17T11:31:00Z" w:initials="HVR">
    <w:p w14:paraId="40CACDD7" w14:textId="77777777" w:rsidR="003C7596" w:rsidRDefault="003C7596" w:rsidP="00D049E2">
      <w:pPr>
        <w:pStyle w:val="CommentText"/>
        <w:jc w:val="left"/>
      </w:pPr>
      <w:r>
        <w:rPr>
          <w:rStyle w:val="CommentReference"/>
        </w:rPr>
        <w:annotationRef/>
      </w:r>
      <w:r>
        <w:t>Nie genoeg "oemphhh" nie.. Werk so klein bietjie aan hierdie heel laaste paragraaf, herhaal dalk dat die proposed system die CFU disadvantages aanspreek, ens, ens, … net so bietjie meer skop nodig ☺️</w:t>
      </w:r>
    </w:p>
  </w:comment>
  <w:comment w:id="381" w:author="Hano Strydom" w:date="2022-10-01T14:08:00Z" w:initials="HS">
    <w:p w14:paraId="0F2E6981" w14:textId="77777777" w:rsidR="00F45427" w:rsidRDefault="00F45427" w:rsidP="00F45427">
      <w:pPr>
        <w:pStyle w:val="CommentText"/>
        <w:jc w:val="left"/>
      </w:pPr>
      <w:r>
        <w:rPr>
          <w:rStyle w:val="CommentReference"/>
        </w:rPr>
        <w:annotationRef/>
      </w:r>
      <w:r>
        <w:t>Kyk of nuwe dataset werk</w:t>
      </w:r>
    </w:p>
  </w:comment>
  <w:comment w:id="394" w:author="HENRI VAN RENSBURG" w:date="2022-08-17T11:33:00Z" w:initials="HVR">
    <w:p w14:paraId="3637967E" w14:textId="35FF68D6" w:rsidR="003C7596" w:rsidRDefault="003C7596" w:rsidP="00D049E2">
      <w:pPr>
        <w:pStyle w:val="CommentText"/>
        <w:jc w:val="left"/>
      </w:pPr>
      <w:r>
        <w:rPr>
          <w:rStyle w:val="CommentReference"/>
        </w:rPr>
        <w:annotationRef/>
      </w:r>
      <w:r>
        <w:t>Die 2de bron is nie lekker nie, dit gaan na die volgende lyn /n voordat die sin klaar is.</w:t>
      </w:r>
    </w:p>
  </w:comment>
  <w:comment w:id="395" w:author="HENRI VAN RENSBURG" w:date="2022-08-17T11:34:00Z" w:initials="HVR">
    <w:p w14:paraId="36ECBB2D" w14:textId="77777777" w:rsidR="003C7596" w:rsidRDefault="003C7596" w:rsidP="00D049E2">
      <w:pPr>
        <w:pStyle w:val="CommentText"/>
        <w:jc w:val="left"/>
      </w:pPr>
      <w:r>
        <w:rPr>
          <w:rStyle w:val="CommentReference"/>
        </w:rPr>
        <w:annotationRef/>
      </w:r>
      <w:r>
        <w:t>Bibiliografie moet NIE gejustify wees nie</w:t>
      </w:r>
    </w:p>
  </w:comment>
  <w:comment w:id="396" w:author="Hano Strydom" w:date="2022-10-01T18:07:00Z" w:initials="HS">
    <w:p w14:paraId="2AD53036" w14:textId="77777777" w:rsidR="00D72001" w:rsidRDefault="00D72001" w:rsidP="008225F5">
      <w:pPr>
        <w:pStyle w:val="CommentText"/>
        <w:jc w:val="left"/>
      </w:pPr>
      <w:r>
        <w:rPr>
          <w:rStyle w:val="CommentReference"/>
        </w:rPr>
        <w:annotationRef/>
      </w:r>
      <w:r>
        <w:t>Sal dit regmaak heel aan die einde. For some reason doen hy dit elke keer as ek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ED6CEE" w15:done="0"/>
  <w15:commentEx w15:paraId="0A1EAF39" w15:done="1"/>
  <w15:commentEx w15:paraId="0B223874" w15:done="0"/>
  <w15:commentEx w15:paraId="3F174732" w15:paraIdParent="0B223874" w15:done="0"/>
  <w15:commentEx w15:paraId="444BC47B" w15:done="1"/>
  <w15:commentEx w15:paraId="41DA97C2" w15:done="1"/>
  <w15:commentEx w15:paraId="6AA75388" w15:done="0"/>
  <w15:commentEx w15:paraId="23F0BE1F" w15:done="1"/>
  <w15:commentEx w15:paraId="5F9F2D8C" w15:done="1"/>
  <w15:commentEx w15:paraId="0834546A" w15:done="0"/>
  <w15:commentEx w15:paraId="4594D66A" w15:paraIdParent="0834546A" w15:done="0"/>
  <w15:commentEx w15:paraId="71A73A7D" w15:done="1"/>
  <w15:commentEx w15:paraId="32204563" w15:done="1"/>
  <w15:commentEx w15:paraId="4EB63AB0" w15:paraIdParent="32204563" w15:done="1"/>
  <w15:commentEx w15:paraId="40CACDD7" w15:done="0"/>
  <w15:commentEx w15:paraId="0F2E6981" w15:done="0"/>
  <w15:commentEx w15:paraId="3637967E" w15:done="0"/>
  <w15:commentEx w15:paraId="36ECBB2D" w15:paraIdParent="3637967E" w15:done="0"/>
  <w15:commentEx w15:paraId="2AD53036"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260" w16cex:dateUtc="2022-08-17T08:33:00Z"/>
  <w16cex:commentExtensible w16cex:durableId="26A7428B" w16cex:dateUtc="2022-08-17T08:33:00Z"/>
  <w16cex:commentExtensible w16cex:durableId="26C6044C" w16cex:dateUtc="2022-09-09T16:28:00Z"/>
  <w16cex:commentExtensible w16cex:durableId="26A744C1" w16cex:dateUtc="2022-08-17T08:43:00Z"/>
  <w16cex:commentExtensible w16cex:durableId="26A74623" w16cex:dateUtc="2022-08-17T08:49:00Z"/>
  <w16cex:commentExtensible w16cex:durableId="26E2D113" w16cex:dateUtc="2022-10-01T12:45:00Z"/>
  <w16cex:commentExtensible w16cex:durableId="26A74BE6" w16cex:dateUtc="2022-08-17T09:13:00Z"/>
  <w16cex:commentExtensible w16cex:durableId="26A74C23" w16cex:dateUtc="2022-08-17T09:14: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E2C86E" w16cex:dateUtc="2022-10-01T12:08:00Z"/>
  <w16cex:commentExtensible w16cex:durableId="26A750A6" w16cex:dateUtc="2022-08-17T09:33:00Z"/>
  <w16cex:commentExtensible w16cex:durableId="26A750CC" w16cex:dateUtc="2022-08-17T09:34:00Z"/>
  <w16cex:commentExtensible w16cex:durableId="26E30049" w16cex:dateUtc="2022-10-0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0A1EAF39" w16cid:durableId="26A74260"/>
  <w16cid:commentId w16cid:paraId="0B223874" w16cid:durableId="26A7428B"/>
  <w16cid:commentId w16cid:paraId="3F174732" w16cid:durableId="26C6044C"/>
  <w16cid:commentId w16cid:paraId="444BC47B" w16cid:durableId="26A744C1"/>
  <w16cid:commentId w16cid:paraId="41DA97C2" w16cid:durableId="26A74623"/>
  <w16cid:commentId w16cid:paraId="6AA75388" w16cid:durableId="26E2D113"/>
  <w16cid:commentId w16cid:paraId="23F0BE1F" w16cid:durableId="26A74BE6"/>
  <w16cid:commentId w16cid:paraId="5F9F2D8C" w16cid:durableId="26A74C23"/>
  <w16cid:commentId w16cid:paraId="0834546A" w16cid:durableId="26A74CA1"/>
  <w16cid:commentId w16cid:paraId="4594D66A" w16cid:durableId="26C600E8"/>
  <w16cid:commentId w16cid:paraId="71A73A7D" w16cid:durableId="26A74D5A"/>
  <w16cid:commentId w16cid:paraId="32204563" w16cid:durableId="26A74E54"/>
  <w16cid:commentId w16cid:paraId="4EB63AB0" w16cid:durableId="26C600EB"/>
  <w16cid:commentId w16cid:paraId="40CACDD7" w16cid:durableId="26A75019"/>
  <w16cid:commentId w16cid:paraId="0F2E6981" w16cid:durableId="26E2C86E"/>
  <w16cid:commentId w16cid:paraId="3637967E" w16cid:durableId="26A750A6"/>
  <w16cid:commentId w16cid:paraId="36ECBB2D" w16cid:durableId="26A750CC"/>
  <w16cid:commentId w16cid:paraId="2AD53036" w16cid:durableId="26E300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092EF" w14:textId="77777777" w:rsidR="00AA7DCB" w:rsidRDefault="00AA7DCB">
      <w:pPr>
        <w:spacing w:after="0"/>
      </w:pPr>
      <w:r>
        <w:separator/>
      </w:r>
    </w:p>
    <w:p w14:paraId="3D51E238" w14:textId="77777777" w:rsidR="00AA7DCB" w:rsidRDefault="00AA7DCB"/>
  </w:endnote>
  <w:endnote w:type="continuationSeparator" w:id="0">
    <w:p w14:paraId="517145BE" w14:textId="77777777" w:rsidR="00AA7DCB" w:rsidRDefault="00AA7DCB">
      <w:pPr>
        <w:spacing w:after="0"/>
      </w:pPr>
      <w:r>
        <w:continuationSeparator/>
      </w:r>
    </w:p>
    <w:p w14:paraId="018D7819" w14:textId="77777777" w:rsidR="00AA7DCB" w:rsidRDefault="00AA7D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Noto Sans"/>
    <w:charset w:val="00"/>
    <w:family w:val="swiss"/>
    <w:pitch w:val="variable"/>
    <w:sig w:usb0="E00082FF"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2D2AB" w14:textId="449B113C" w:rsidR="003C7596" w:rsidRPr="00613F4C" w:rsidRDefault="003C7596"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7449E4">
      <w:rPr>
        <w:rStyle w:val="PageNumber"/>
        <w:noProof/>
      </w:rPr>
      <w:t>9</w:t>
    </w:r>
    <w:r w:rsidRPr="00613F4C">
      <w:rPr>
        <w:rStyle w:val="PageNumber"/>
      </w:rPr>
      <w:fldChar w:fldCharType="end"/>
    </w:r>
  </w:p>
  <w:p w14:paraId="7D78C3F5" w14:textId="77777777" w:rsidR="003C7596" w:rsidRDefault="003C759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5E984" w14:textId="77777777" w:rsidR="00AA7DCB" w:rsidRDefault="00AA7DCB">
      <w:pPr>
        <w:spacing w:after="0"/>
      </w:pPr>
      <w:r>
        <w:separator/>
      </w:r>
    </w:p>
    <w:p w14:paraId="0FDC46CC" w14:textId="77777777" w:rsidR="00AA7DCB" w:rsidRDefault="00AA7DCB"/>
  </w:footnote>
  <w:footnote w:type="continuationSeparator" w:id="0">
    <w:p w14:paraId="32810143" w14:textId="77777777" w:rsidR="00AA7DCB" w:rsidRDefault="00AA7DCB">
      <w:pPr>
        <w:spacing w:after="0"/>
      </w:pPr>
      <w:r>
        <w:continuationSeparator/>
      </w:r>
    </w:p>
    <w:p w14:paraId="1A1A3591" w14:textId="77777777" w:rsidR="00AA7DCB" w:rsidRDefault="00AA7DC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AD217A5"/>
    <w:multiLevelType w:val="hybridMultilevel"/>
    <w:tmpl w:val="D3EE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2"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6" w15:restartNumberingAfterBreak="0">
    <w:nsid w:val="4C995825"/>
    <w:multiLevelType w:val="hybridMultilevel"/>
    <w:tmpl w:val="B60A256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8"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1"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882015270">
    <w:abstractNumId w:val="5"/>
  </w:num>
  <w:num w:numId="2" w16cid:durableId="684017092">
    <w:abstractNumId w:val="4"/>
  </w:num>
  <w:num w:numId="3" w16cid:durableId="252013625">
    <w:abstractNumId w:val="3"/>
  </w:num>
  <w:num w:numId="4" w16cid:durableId="1342051140">
    <w:abstractNumId w:val="2"/>
  </w:num>
  <w:num w:numId="5" w16cid:durableId="1532761039">
    <w:abstractNumId w:val="1"/>
  </w:num>
  <w:num w:numId="6" w16cid:durableId="1668710151">
    <w:abstractNumId w:val="0"/>
  </w:num>
  <w:num w:numId="7" w16cid:durableId="2038850232">
    <w:abstractNumId w:val="7"/>
  </w:num>
  <w:num w:numId="8" w16cid:durableId="1729113096">
    <w:abstractNumId w:val="30"/>
  </w:num>
  <w:num w:numId="9" w16cid:durableId="1366370086">
    <w:abstractNumId w:val="20"/>
  </w:num>
  <w:num w:numId="10" w16cid:durableId="1873422875">
    <w:abstractNumId w:val="34"/>
  </w:num>
  <w:num w:numId="11" w16cid:durableId="925266264">
    <w:abstractNumId w:val="19"/>
  </w:num>
  <w:num w:numId="12" w16cid:durableId="1939478728">
    <w:abstractNumId w:val="8"/>
  </w:num>
  <w:num w:numId="13" w16cid:durableId="1851336164">
    <w:abstractNumId w:val="24"/>
  </w:num>
  <w:num w:numId="14" w16cid:durableId="706610981">
    <w:abstractNumId w:val="23"/>
  </w:num>
  <w:num w:numId="15" w16cid:durableId="629213144">
    <w:abstractNumId w:val="36"/>
  </w:num>
  <w:num w:numId="16" w16cid:durableId="659238390">
    <w:abstractNumId w:val="9"/>
  </w:num>
  <w:num w:numId="17" w16cid:durableId="2070373129">
    <w:abstractNumId w:val="6"/>
  </w:num>
  <w:num w:numId="18" w16cid:durableId="354499149">
    <w:abstractNumId w:val="31"/>
  </w:num>
  <w:num w:numId="19" w16cid:durableId="2124184882">
    <w:abstractNumId w:val="32"/>
  </w:num>
  <w:num w:numId="20" w16cid:durableId="1462502360">
    <w:abstractNumId w:val="22"/>
  </w:num>
  <w:num w:numId="21" w16cid:durableId="807937949">
    <w:abstractNumId w:val="29"/>
  </w:num>
  <w:num w:numId="22" w16cid:durableId="1665816990">
    <w:abstractNumId w:val="13"/>
  </w:num>
  <w:num w:numId="23" w16cid:durableId="2060081911">
    <w:abstractNumId w:val="10"/>
  </w:num>
  <w:num w:numId="24" w16cid:durableId="1887720526">
    <w:abstractNumId w:val="14"/>
  </w:num>
  <w:num w:numId="25" w16cid:durableId="1156335745">
    <w:abstractNumId w:val="33"/>
  </w:num>
  <w:num w:numId="26" w16cid:durableId="907350320">
    <w:abstractNumId w:val="15"/>
  </w:num>
  <w:num w:numId="27" w16cid:durableId="593126807">
    <w:abstractNumId w:val="21"/>
  </w:num>
  <w:num w:numId="28" w16cid:durableId="317270667">
    <w:abstractNumId w:val="18"/>
  </w:num>
  <w:num w:numId="29" w16cid:durableId="1388529670">
    <w:abstractNumId w:val="12"/>
  </w:num>
  <w:num w:numId="30" w16cid:durableId="53558631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91601268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4572525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46800873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6050555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29999440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001473001">
    <w:abstractNumId w:val="35"/>
  </w:num>
  <w:num w:numId="37" w16cid:durableId="1174610685">
    <w:abstractNumId w:val="26"/>
  </w:num>
  <w:num w:numId="38" w16cid:durableId="509296904">
    <w:abstractNumId w:val="17"/>
  </w:num>
  <w:num w:numId="39" w16cid:durableId="923143676">
    <w:abstractNumId w:val="11"/>
  </w:num>
  <w:num w:numId="40" w16cid:durableId="909849194">
    <w:abstractNumId w:val="27"/>
  </w:num>
  <w:num w:numId="41" w16cid:durableId="645818848">
    <w:abstractNumId w:val="25"/>
  </w:num>
  <w:num w:numId="42" w16cid:durableId="1876654578">
    <w:abstractNumId w:val="28"/>
  </w:num>
  <w:num w:numId="43" w16cid:durableId="873034980">
    <w:abstractNumId w:val="16"/>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NRI VAN RENSBURG">
    <w15:presenceInfo w15:providerId="None" w15:userId="HENRI VAN RENSBURG"/>
  </w15:person>
  <w15:person w15:author="Hano Strydom">
    <w15:presenceInfo w15:providerId="None" w15:userId="Hano Stry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ZA" w:vendorID="64" w:dllVersion="6" w:nlCheck="1" w:checkStyle="1"/>
  <w:activeWritingStyle w:appName="MSWord" w:lang="en-US" w:vendorID="64" w:dllVersion="6" w:nlCheck="1" w:checkStyle="1"/>
  <w:activeWritingStyle w:appName="MSWord" w:lang="en-ZA" w:vendorID="64" w:dllVersion="0" w:nlCheck="1" w:checkStyle="0"/>
  <w:activeWritingStyle w:appName="MSWord" w:lang="en-US" w:vendorID="64" w:dllVersion="0" w:nlCheck="1" w:checkStyle="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NWU improved[153]&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2xw0vz9jzefa7esev65w0pkfwtz5frps9fw&quot;&gt;My EndNote Library&lt;record-ids&gt;&lt;item&gt;5&lt;/item&gt;&lt;item&gt;7&lt;/item&gt;&lt;item&gt;10&lt;/item&gt;&lt;item&gt;11&lt;/item&gt;&lt;item&gt;14&lt;/item&gt;&lt;item&gt;15&lt;/item&gt;&lt;item&gt;16&lt;/item&gt;&lt;item&gt;18&lt;/item&gt;&lt;item&gt;21&lt;/item&gt;&lt;item&gt;23&lt;/item&gt;&lt;item&gt;25&lt;/item&gt;&lt;item&gt;26&lt;/item&gt;&lt;item&gt;27&lt;/item&gt;&lt;item&gt;28&lt;/item&gt;&lt;item&gt;29&lt;/item&gt;&lt;item&gt;30&lt;/item&gt;&lt;item&gt;32&lt;/item&gt;&lt;item&gt;35&lt;/item&gt;&lt;item&gt;37&lt;/item&gt;&lt;item&gt;38&lt;/item&gt;&lt;item&gt;39&lt;/item&gt;&lt;item&gt;74&lt;/item&gt;&lt;item&gt;75&lt;/item&gt;&lt;item&gt;76&lt;/item&gt;&lt;item&gt;77&lt;/item&gt;&lt;item&gt;79&lt;/item&gt;&lt;item&gt;80&lt;/item&gt;&lt;item&gt;81&lt;/item&gt;&lt;item&gt;82&lt;/item&gt;&lt;item&gt;83&lt;/item&gt;&lt;item&gt;88&lt;/item&gt;&lt;item&gt;89&lt;/item&gt;&lt;item&gt;90&lt;/item&gt;&lt;item&gt;91&lt;/item&gt;&lt;item&gt;92&lt;/item&gt;&lt;item&gt;93&lt;/item&gt;&lt;item&gt;94&lt;/item&gt;&lt;item&gt;95&lt;/item&gt;&lt;item&gt;97&lt;/item&gt;&lt;item&gt;99&lt;/item&gt;&lt;item&gt;100&lt;/item&gt;&lt;item&gt;101&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item&gt;181&lt;/item&gt;&lt;item&gt;182&lt;/item&gt;&lt;item&gt;183&lt;/item&gt;&lt;item&gt;185&lt;/item&gt;&lt;item&gt;186&lt;/item&gt;&lt;item&gt;202&lt;/item&gt;&lt;item&gt;203&lt;/item&gt;&lt;item&gt;204&lt;/item&gt;&lt;item&gt;205&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998"/>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D7"/>
    <w:rsid w:val="000253C0"/>
    <w:rsid w:val="00025D88"/>
    <w:rsid w:val="00025FCB"/>
    <w:rsid w:val="00026489"/>
    <w:rsid w:val="0002681F"/>
    <w:rsid w:val="00026AE7"/>
    <w:rsid w:val="00026B07"/>
    <w:rsid w:val="00026D2D"/>
    <w:rsid w:val="00026F07"/>
    <w:rsid w:val="00026FDC"/>
    <w:rsid w:val="00027ECD"/>
    <w:rsid w:val="00027F82"/>
    <w:rsid w:val="00030476"/>
    <w:rsid w:val="00030721"/>
    <w:rsid w:val="0003073F"/>
    <w:rsid w:val="00030B36"/>
    <w:rsid w:val="00030BC6"/>
    <w:rsid w:val="00030C21"/>
    <w:rsid w:val="00030D72"/>
    <w:rsid w:val="0003110E"/>
    <w:rsid w:val="00031841"/>
    <w:rsid w:val="00031865"/>
    <w:rsid w:val="00031FEC"/>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63"/>
    <w:rsid w:val="0003662F"/>
    <w:rsid w:val="0003691A"/>
    <w:rsid w:val="00036EC9"/>
    <w:rsid w:val="00036F35"/>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83D"/>
    <w:rsid w:val="00046F7D"/>
    <w:rsid w:val="00047516"/>
    <w:rsid w:val="00047D9B"/>
    <w:rsid w:val="00047EB3"/>
    <w:rsid w:val="00050800"/>
    <w:rsid w:val="00050839"/>
    <w:rsid w:val="00050B99"/>
    <w:rsid w:val="00050C65"/>
    <w:rsid w:val="00051C1D"/>
    <w:rsid w:val="000522D2"/>
    <w:rsid w:val="0005285A"/>
    <w:rsid w:val="000528EC"/>
    <w:rsid w:val="00052974"/>
    <w:rsid w:val="00052A0C"/>
    <w:rsid w:val="00053331"/>
    <w:rsid w:val="0005392E"/>
    <w:rsid w:val="000539CF"/>
    <w:rsid w:val="00053DA4"/>
    <w:rsid w:val="00053E6B"/>
    <w:rsid w:val="00053E6C"/>
    <w:rsid w:val="00054308"/>
    <w:rsid w:val="0005466A"/>
    <w:rsid w:val="000546EC"/>
    <w:rsid w:val="000547C3"/>
    <w:rsid w:val="00054AE3"/>
    <w:rsid w:val="00054E3E"/>
    <w:rsid w:val="0005507C"/>
    <w:rsid w:val="00055198"/>
    <w:rsid w:val="00055256"/>
    <w:rsid w:val="00055BC8"/>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2D7"/>
    <w:rsid w:val="0007032F"/>
    <w:rsid w:val="0007091E"/>
    <w:rsid w:val="00071304"/>
    <w:rsid w:val="0007198E"/>
    <w:rsid w:val="00071C37"/>
    <w:rsid w:val="00071E4D"/>
    <w:rsid w:val="0007289A"/>
    <w:rsid w:val="00072A04"/>
    <w:rsid w:val="000745CE"/>
    <w:rsid w:val="000748C7"/>
    <w:rsid w:val="00074F16"/>
    <w:rsid w:val="00075592"/>
    <w:rsid w:val="00075C33"/>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6EDF"/>
    <w:rsid w:val="00087312"/>
    <w:rsid w:val="0008773E"/>
    <w:rsid w:val="000905A4"/>
    <w:rsid w:val="00090BF4"/>
    <w:rsid w:val="00090EE8"/>
    <w:rsid w:val="00091FEE"/>
    <w:rsid w:val="0009206E"/>
    <w:rsid w:val="00093097"/>
    <w:rsid w:val="00093483"/>
    <w:rsid w:val="00093935"/>
    <w:rsid w:val="00093E8C"/>
    <w:rsid w:val="00094090"/>
    <w:rsid w:val="00094713"/>
    <w:rsid w:val="000947D3"/>
    <w:rsid w:val="00094C53"/>
    <w:rsid w:val="00094C83"/>
    <w:rsid w:val="00094D8F"/>
    <w:rsid w:val="0009513E"/>
    <w:rsid w:val="000951BF"/>
    <w:rsid w:val="000954CD"/>
    <w:rsid w:val="000961EA"/>
    <w:rsid w:val="0009666A"/>
    <w:rsid w:val="00096BAC"/>
    <w:rsid w:val="00096D99"/>
    <w:rsid w:val="00096EA0"/>
    <w:rsid w:val="00096F57"/>
    <w:rsid w:val="00097073"/>
    <w:rsid w:val="00097C92"/>
    <w:rsid w:val="000A0327"/>
    <w:rsid w:val="000A09C1"/>
    <w:rsid w:val="000A0E68"/>
    <w:rsid w:val="000A11A9"/>
    <w:rsid w:val="000A1519"/>
    <w:rsid w:val="000A1CEC"/>
    <w:rsid w:val="000A203E"/>
    <w:rsid w:val="000A227F"/>
    <w:rsid w:val="000A2988"/>
    <w:rsid w:val="000A2BB5"/>
    <w:rsid w:val="000A3794"/>
    <w:rsid w:val="000A3A16"/>
    <w:rsid w:val="000A3C92"/>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C0"/>
    <w:rsid w:val="000C5EFA"/>
    <w:rsid w:val="000C62F3"/>
    <w:rsid w:val="000C63BC"/>
    <w:rsid w:val="000C6ABA"/>
    <w:rsid w:val="000C6FA7"/>
    <w:rsid w:val="000C7202"/>
    <w:rsid w:val="000C7431"/>
    <w:rsid w:val="000C798B"/>
    <w:rsid w:val="000D0048"/>
    <w:rsid w:val="000D040A"/>
    <w:rsid w:val="000D0483"/>
    <w:rsid w:val="000D04D2"/>
    <w:rsid w:val="000D0915"/>
    <w:rsid w:val="000D13A1"/>
    <w:rsid w:val="000D1410"/>
    <w:rsid w:val="000D20FD"/>
    <w:rsid w:val="000D2363"/>
    <w:rsid w:val="000D259D"/>
    <w:rsid w:val="000D2BE5"/>
    <w:rsid w:val="000D2C33"/>
    <w:rsid w:val="000D303F"/>
    <w:rsid w:val="000D3178"/>
    <w:rsid w:val="000D36DA"/>
    <w:rsid w:val="000D3DDF"/>
    <w:rsid w:val="000D4020"/>
    <w:rsid w:val="000D4601"/>
    <w:rsid w:val="000D4E85"/>
    <w:rsid w:val="000D4EE7"/>
    <w:rsid w:val="000D5430"/>
    <w:rsid w:val="000D62DE"/>
    <w:rsid w:val="000D647A"/>
    <w:rsid w:val="000D69D6"/>
    <w:rsid w:val="000D747E"/>
    <w:rsid w:val="000D74D5"/>
    <w:rsid w:val="000E03DA"/>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578"/>
    <w:rsid w:val="000E66C4"/>
    <w:rsid w:val="000E6B0D"/>
    <w:rsid w:val="000E6D54"/>
    <w:rsid w:val="000E6D5F"/>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2BF4"/>
    <w:rsid w:val="000F3040"/>
    <w:rsid w:val="000F34DD"/>
    <w:rsid w:val="000F3688"/>
    <w:rsid w:val="000F3AFE"/>
    <w:rsid w:val="000F3B93"/>
    <w:rsid w:val="000F403F"/>
    <w:rsid w:val="000F41AE"/>
    <w:rsid w:val="000F42DC"/>
    <w:rsid w:val="000F45CE"/>
    <w:rsid w:val="000F5225"/>
    <w:rsid w:val="000F55A8"/>
    <w:rsid w:val="000F5F37"/>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F5D"/>
    <w:rsid w:val="0010213C"/>
    <w:rsid w:val="00102A2F"/>
    <w:rsid w:val="00103225"/>
    <w:rsid w:val="0010356D"/>
    <w:rsid w:val="0010366F"/>
    <w:rsid w:val="001036BC"/>
    <w:rsid w:val="0010379D"/>
    <w:rsid w:val="001037FA"/>
    <w:rsid w:val="0010482F"/>
    <w:rsid w:val="00104919"/>
    <w:rsid w:val="00104983"/>
    <w:rsid w:val="001050C6"/>
    <w:rsid w:val="001056BA"/>
    <w:rsid w:val="00105D1A"/>
    <w:rsid w:val="00105DE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30E"/>
    <w:rsid w:val="001124DF"/>
    <w:rsid w:val="00112523"/>
    <w:rsid w:val="0011254E"/>
    <w:rsid w:val="00112A84"/>
    <w:rsid w:val="00113F40"/>
    <w:rsid w:val="0011438D"/>
    <w:rsid w:val="00115104"/>
    <w:rsid w:val="001151C1"/>
    <w:rsid w:val="001153BD"/>
    <w:rsid w:val="00115592"/>
    <w:rsid w:val="001168B2"/>
    <w:rsid w:val="00116F01"/>
    <w:rsid w:val="0011731E"/>
    <w:rsid w:val="0011779E"/>
    <w:rsid w:val="001179CF"/>
    <w:rsid w:val="001179DC"/>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D18"/>
    <w:rsid w:val="00145056"/>
    <w:rsid w:val="001461F3"/>
    <w:rsid w:val="00146314"/>
    <w:rsid w:val="00146705"/>
    <w:rsid w:val="00146891"/>
    <w:rsid w:val="00146D23"/>
    <w:rsid w:val="00146E8C"/>
    <w:rsid w:val="001470AC"/>
    <w:rsid w:val="00147383"/>
    <w:rsid w:val="001473BD"/>
    <w:rsid w:val="00147719"/>
    <w:rsid w:val="00150037"/>
    <w:rsid w:val="00150C2F"/>
    <w:rsid w:val="00150E1A"/>
    <w:rsid w:val="001513A2"/>
    <w:rsid w:val="001514CE"/>
    <w:rsid w:val="001517EE"/>
    <w:rsid w:val="00151983"/>
    <w:rsid w:val="00151BDC"/>
    <w:rsid w:val="0015233B"/>
    <w:rsid w:val="0015238E"/>
    <w:rsid w:val="00152AD2"/>
    <w:rsid w:val="001530BF"/>
    <w:rsid w:val="00153459"/>
    <w:rsid w:val="00153656"/>
    <w:rsid w:val="0015435A"/>
    <w:rsid w:val="001554EE"/>
    <w:rsid w:val="001559F7"/>
    <w:rsid w:val="00155F22"/>
    <w:rsid w:val="0015622A"/>
    <w:rsid w:val="00156396"/>
    <w:rsid w:val="0015668A"/>
    <w:rsid w:val="00156ACE"/>
    <w:rsid w:val="00156D49"/>
    <w:rsid w:val="00157209"/>
    <w:rsid w:val="001573C0"/>
    <w:rsid w:val="0015743A"/>
    <w:rsid w:val="0015773D"/>
    <w:rsid w:val="00157E2E"/>
    <w:rsid w:val="0016092E"/>
    <w:rsid w:val="00161764"/>
    <w:rsid w:val="001619A2"/>
    <w:rsid w:val="00161BF4"/>
    <w:rsid w:val="0016227E"/>
    <w:rsid w:val="001625F0"/>
    <w:rsid w:val="0016268E"/>
    <w:rsid w:val="001629D6"/>
    <w:rsid w:val="00162A63"/>
    <w:rsid w:val="00162BDC"/>
    <w:rsid w:val="00163B23"/>
    <w:rsid w:val="00163C15"/>
    <w:rsid w:val="001640CB"/>
    <w:rsid w:val="00164794"/>
    <w:rsid w:val="00164E92"/>
    <w:rsid w:val="00164EE1"/>
    <w:rsid w:val="00165141"/>
    <w:rsid w:val="0016545B"/>
    <w:rsid w:val="00165A97"/>
    <w:rsid w:val="00165C44"/>
    <w:rsid w:val="00165E29"/>
    <w:rsid w:val="00165F68"/>
    <w:rsid w:val="001660C2"/>
    <w:rsid w:val="00166813"/>
    <w:rsid w:val="00167077"/>
    <w:rsid w:val="00167761"/>
    <w:rsid w:val="0016780D"/>
    <w:rsid w:val="001678F4"/>
    <w:rsid w:val="0016792F"/>
    <w:rsid w:val="00167FCF"/>
    <w:rsid w:val="00170BDC"/>
    <w:rsid w:val="00170FBF"/>
    <w:rsid w:val="00170FEC"/>
    <w:rsid w:val="001720B8"/>
    <w:rsid w:val="001720E5"/>
    <w:rsid w:val="00172237"/>
    <w:rsid w:val="0017262C"/>
    <w:rsid w:val="001727C3"/>
    <w:rsid w:val="001728FC"/>
    <w:rsid w:val="00172A6D"/>
    <w:rsid w:val="00172A7D"/>
    <w:rsid w:val="001733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0FB6"/>
    <w:rsid w:val="00181044"/>
    <w:rsid w:val="00181275"/>
    <w:rsid w:val="0018151E"/>
    <w:rsid w:val="00181A79"/>
    <w:rsid w:val="00181B15"/>
    <w:rsid w:val="00181E0F"/>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71"/>
    <w:rsid w:val="001916B0"/>
    <w:rsid w:val="001919E6"/>
    <w:rsid w:val="001922CE"/>
    <w:rsid w:val="00192520"/>
    <w:rsid w:val="0019328B"/>
    <w:rsid w:val="00193588"/>
    <w:rsid w:val="001937E5"/>
    <w:rsid w:val="00193AA3"/>
    <w:rsid w:val="00194307"/>
    <w:rsid w:val="001945C7"/>
    <w:rsid w:val="00194AFE"/>
    <w:rsid w:val="0019539A"/>
    <w:rsid w:val="001957F7"/>
    <w:rsid w:val="00195F68"/>
    <w:rsid w:val="0019601A"/>
    <w:rsid w:val="001960E5"/>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515"/>
    <w:rsid w:val="001A2EA0"/>
    <w:rsid w:val="001A3089"/>
    <w:rsid w:val="001A3567"/>
    <w:rsid w:val="001A359B"/>
    <w:rsid w:val="001A38D9"/>
    <w:rsid w:val="001A39B5"/>
    <w:rsid w:val="001A3C16"/>
    <w:rsid w:val="001A45CF"/>
    <w:rsid w:val="001A488E"/>
    <w:rsid w:val="001A4C15"/>
    <w:rsid w:val="001A4DBE"/>
    <w:rsid w:val="001A51F2"/>
    <w:rsid w:val="001A5650"/>
    <w:rsid w:val="001A5FAD"/>
    <w:rsid w:val="001A69F7"/>
    <w:rsid w:val="001A6A25"/>
    <w:rsid w:val="001A6B4A"/>
    <w:rsid w:val="001A6D3A"/>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BB"/>
    <w:rsid w:val="001B59D0"/>
    <w:rsid w:val="001B6918"/>
    <w:rsid w:val="001B6BA4"/>
    <w:rsid w:val="001B6EF5"/>
    <w:rsid w:val="001C00D7"/>
    <w:rsid w:val="001C014A"/>
    <w:rsid w:val="001C01E7"/>
    <w:rsid w:val="001C04A8"/>
    <w:rsid w:val="001C0642"/>
    <w:rsid w:val="001C1FCE"/>
    <w:rsid w:val="001C2244"/>
    <w:rsid w:val="001C2262"/>
    <w:rsid w:val="001C2B32"/>
    <w:rsid w:val="001C2C3A"/>
    <w:rsid w:val="001C2ECF"/>
    <w:rsid w:val="001C2F01"/>
    <w:rsid w:val="001C2FE7"/>
    <w:rsid w:val="001C3B2B"/>
    <w:rsid w:val="001C3D52"/>
    <w:rsid w:val="001C3D53"/>
    <w:rsid w:val="001C3DBD"/>
    <w:rsid w:val="001C4427"/>
    <w:rsid w:val="001C4483"/>
    <w:rsid w:val="001C46CE"/>
    <w:rsid w:val="001C4D44"/>
    <w:rsid w:val="001C58AD"/>
    <w:rsid w:val="001C5927"/>
    <w:rsid w:val="001C5D0E"/>
    <w:rsid w:val="001C5D8D"/>
    <w:rsid w:val="001C6062"/>
    <w:rsid w:val="001C67B2"/>
    <w:rsid w:val="001C6D64"/>
    <w:rsid w:val="001C720D"/>
    <w:rsid w:val="001C7A67"/>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329"/>
    <w:rsid w:val="001E0365"/>
    <w:rsid w:val="001E06DB"/>
    <w:rsid w:val="001E0744"/>
    <w:rsid w:val="001E07D4"/>
    <w:rsid w:val="001E08B7"/>
    <w:rsid w:val="001E0B15"/>
    <w:rsid w:val="001E0C8B"/>
    <w:rsid w:val="001E0F22"/>
    <w:rsid w:val="001E102B"/>
    <w:rsid w:val="001E10C5"/>
    <w:rsid w:val="001E14B9"/>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DA"/>
    <w:rsid w:val="001E51E3"/>
    <w:rsid w:val="001E5281"/>
    <w:rsid w:val="001E52AC"/>
    <w:rsid w:val="001E58C5"/>
    <w:rsid w:val="001E5963"/>
    <w:rsid w:val="001E5F9A"/>
    <w:rsid w:val="001E6EC9"/>
    <w:rsid w:val="001E6F4F"/>
    <w:rsid w:val="001E738F"/>
    <w:rsid w:val="001E7D1F"/>
    <w:rsid w:val="001E7E27"/>
    <w:rsid w:val="001E7FF3"/>
    <w:rsid w:val="001F014F"/>
    <w:rsid w:val="001F027C"/>
    <w:rsid w:val="001F0391"/>
    <w:rsid w:val="001F1458"/>
    <w:rsid w:val="001F186D"/>
    <w:rsid w:val="001F1D1F"/>
    <w:rsid w:val="001F1F87"/>
    <w:rsid w:val="001F21D7"/>
    <w:rsid w:val="001F26DE"/>
    <w:rsid w:val="001F392C"/>
    <w:rsid w:val="001F3D76"/>
    <w:rsid w:val="001F40DF"/>
    <w:rsid w:val="001F42DC"/>
    <w:rsid w:val="001F4D51"/>
    <w:rsid w:val="001F5054"/>
    <w:rsid w:val="001F536B"/>
    <w:rsid w:val="001F5D51"/>
    <w:rsid w:val="001F6470"/>
    <w:rsid w:val="001F662B"/>
    <w:rsid w:val="001F670E"/>
    <w:rsid w:val="001F687E"/>
    <w:rsid w:val="001F6C12"/>
    <w:rsid w:val="001F7586"/>
    <w:rsid w:val="001F7B42"/>
    <w:rsid w:val="00200633"/>
    <w:rsid w:val="0020078B"/>
    <w:rsid w:val="00201064"/>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3478"/>
    <w:rsid w:val="002139E2"/>
    <w:rsid w:val="00213AA5"/>
    <w:rsid w:val="00213C48"/>
    <w:rsid w:val="0021493E"/>
    <w:rsid w:val="00214E3B"/>
    <w:rsid w:val="00215B39"/>
    <w:rsid w:val="00215C46"/>
    <w:rsid w:val="00216634"/>
    <w:rsid w:val="00216641"/>
    <w:rsid w:val="00216F07"/>
    <w:rsid w:val="002173C3"/>
    <w:rsid w:val="0021758A"/>
    <w:rsid w:val="00217989"/>
    <w:rsid w:val="0022016A"/>
    <w:rsid w:val="00220FA4"/>
    <w:rsid w:val="00221A02"/>
    <w:rsid w:val="00221BB2"/>
    <w:rsid w:val="00222265"/>
    <w:rsid w:val="00222551"/>
    <w:rsid w:val="00222B0A"/>
    <w:rsid w:val="00222FC6"/>
    <w:rsid w:val="002233DC"/>
    <w:rsid w:val="00223C1D"/>
    <w:rsid w:val="002248AC"/>
    <w:rsid w:val="00224EDB"/>
    <w:rsid w:val="00224F6B"/>
    <w:rsid w:val="002252C1"/>
    <w:rsid w:val="0022536B"/>
    <w:rsid w:val="002254D5"/>
    <w:rsid w:val="002257A4"/>
    <w:rsid w:val="00225979"/>
    <w:rsid w:val="00225B32"/>
    <w:rsid w:val="00225CE0"/>
    <w:rsid w:val="0022606B"/>
    <w:rsid w:val="002260BC"/>
    <w:rsid w:val="0022628A"/>
    <w:rsid w:val="00226983"/>
    <w:rsid w:val="00226B28"/>
    <w:rsid w:val="0022755A"/>
    <w:rsid w:val="002275E6"/>
    <w:rsid w:val="002305C2"/>
    <w:rsid w:val="0023084E"/>
    <w:rsid w:val="00230A75"/>
    <w:rsid w:val="00230DAB"/>
    <w:rsid w:val="00230F1B"/>
    <w:rsid w:val="00231855"/>
    <w:rsid w:val="00231B48"/>
    <w:rsid w:val="002329FD"/>
    <w:rsid w:val="00232A44"/>
    <w:rsid w:val="00232D7C"/>
    <w:rsid w:val="002333BA"/>
    <w:rsid w:val="002335EB"/>
    <w:rsid w:val="002342D2"/>
    <w:rsid w:val="0023434B"/>
    <w:rsid w:val="00234665"/>
    <w:rsid w:val="00234AD7"/>
    <w:rsid w:val="00234BBD"/>
    <w:rsid w:val="00234CEC"/>
    <w:rsid w:val="002354BF"/>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418"/>
    <w:rsid w:val="00243932"/>
    <w:rsid w:val="00243C10"/>
    <w:rsid w:val="00243E2B"/>
    <w:rsid w:val="00243FF7"/>
    <w:rsid w:val="00244DF4"/>
    <w:rsid w:val="0024563C"/>
    <w:rsid w:val="0024666C"/>
    <w:rsid w:val="00246A31"/>
    <w:rsid w:val="00246DE6"/>
    <w:rsid w:val="00247004"/>
    <w:rsid w:val="002473F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3B6B"/>
    <w:rsid w:val="002640C0"/>
    <w:rsid w:val="0026412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647"/>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7BA"/>
    <w:rsid w:val="002827C4"/>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451B"/>
    <w:rsid w:val="002948FE"/>
    <w:rsid w:val="0029493C"/>
    <w:rsid w:val="00294F36"/>
    <w:rsid w:val="00296558"/>
    <w:rsid w:val="00297360"/>
    <w:rsid w:val="00297ECE"/>
    <w:rsid w:val="00297F92"/>
    <w:rsid w:val="00297FBD"/>
    <w:rsid w:val="002A0470"/>
    <w:rsid w:val="002A0706"/>
    <w:rsid w:val="002A08BD"/>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56F"/>
    <w:rsid w:val="002A4903"/>
    <w:rsid w:val="002A4A45"/>
    <w:rsid w:val="002A4CBE"/>
    <w:rsid w:val="002A4E90"/>
    <w:rsid w:val="002A50E1"/>
    <w:rsid w:val="002A5103"/>
    <w:rsid w:val="002A51D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9F2"/>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D7"/>
    <w:rsid w:val="002E02FC"/>
    <w:rsid w:val="002E042C"/>
    <w:rsid w:val="002E051C"/>
    <w:rsid w:val="002E0617"/>
    <w:rsid w:val="002E0CCF"/>
    <w:rsid w:val="002E1161"/>
    <w:rsid w:val="002E1936"/>
    <w:rsid w:val="002E1953"/>
    <w:rsid w:val="002E20D9"/>
    <w:rsid w:val="002E24B6"/>
    <w:rsid w:val="002E255E"/>
    <w:rsid w:val="002E2696"/>
    <w:rsid w:val="002E2A28"/>
    <w:rsid w:val="002E2A3A"/>
    <w:rsid w:val="002E30A8"/>
    <w:rsid w:val="002E3112"/>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72AA"/>
    <w:rsid w:val="002E7305"/>
    <w:rsid w:val="002E752C"/>
    <w:rsid w:val="002E75CA"/>
    <w:rsid w:val="002F0443"/>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EE"/>
    <w:rsid w:val="0030158D"/>
    <w:rsid w:val="003015A0"/>
    <w:rsid w:val="00301E4C"/>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7A7"/>
    <w:rsid w:val="00313950"/>
    <w:rsid w:val="00313957"/>
    <w:rsid w:val="00313E47"/>
    <w:rsid w:val="003142D2"/>
    <w:rsid w:val="003143DC"/>
    <w:rsid w:val="00314547"/>
    <w:rsid w:val="0031479F"/>
    <w:rsid w:val="00314853"/>
    <w:rsid w:val="00314B93"/>
    <w:rsid w:val="00315231"/>
    <w:rsid w:val="0031526A"/>
    <w:rsid w:val="00315501"/>
    <w:rsid w:val="00315A3D"/>
    <w:rsid w:val="0031654F"/>
    <w:rsid w:val="003166E9"/>
    <w:rsid w:val="00317900"/>
    <w:rsid w:val="00317D50"/>
    <w:rsid w:val="00317E84"/>
    <w:rsid w:val="00317EF8"/>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AF4"/>
    <w:rsid w:val="00346DD7"/>
    <w:rsid w:val="00347102"/>
    <w:rsid w:val="00347560"/>
    <w:rsid w:val="00347A82"/>
    <w:rsid w:val="00347E3C"/>
    <w:rsid w:val="003502C4"/>
    <w:rsid w:val="00350311"/>
    <w:rsid w:val="003503E6"/>
    <w:rsid w:val="003509C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70228"/>
    <w:rsid w:val="00370E3B"/>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3CB9"/>
    <w:rsid w:val="0037453C"/>
    <w:rsid w:val="0037481F"/>
    <w:rsid w:val="00374986"/>
    <w:rsid w:val="00374AA6"/>
    <w:rsid w:val="0037514B"/>
    <w:rsid w:val="0037531E"/>
    <w:rsid w:val="003754BF"/>
    <w:rsid w:val="00375927"/>
    <w:rsid w:val="00375ABB"/>
    <w:rsid w:val="00375D98"/>
    <w:rsid w:val="00375ED5"/>
    <w:rsid w:val="00376107"/>
    <w:rsid w:val="0037613E"/>
    <w:rsid w:val="0037631F"/>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EA"/>
    <w:rsid w:val="00386BDF"/>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5D"/>
    <w:rsid w:val="00393C2F"/>
    <w:rsid w:val="00393CC4"/>
    <w:rsid w:val="00393DBF"/>
    <w:rsid w:val="00394E35"/>
    <w:rsid w:val="00394F64"/>
    <w:rsid w:val="00394FB7"/>
    <w:rsid w:val="003950E1"/>
    <w:rsid w:val="003952BA"/>
    <w:rsid w:val="003957AD"/>
    <w:rsid w:val="0039630F"/>
    <w:rsid w:val="003963AF"/>
    <w:rsid w:val="003964F9"/>
    <w:rsid w:val="0039676A"/>
    <w:rsid w:val="00396C32"/>
    <w:rsid w:val="003970A8"/>
    <w:rsid w:val="003A0113"/>
    <w:rsid w:val="003A0514"/>
    <w:rsid w:val="003A0517"/>
    <w:rsid w:val="003A05E9"/>
    <w:rsid w:val="003A076F"/>
    <w:rsid w:val="003A0A85"/>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3CE"/>
    <w:rsid w:val="003B0882"/>
    <w:rsid w:val="003B09A1"/>
    <w:rsid w:val="003B11FD"/>
    <w:rsid w:val="003B14D9"/>
    <w:rsid w:val="003B1767"/>
    <w:rsid w:val="003B18B4"/>
    <w:rsid w:val="003B2490"/>
    <w:rsid w:val="003B2C8B"/>
    <w:rsid w:val="003B2D3D"/>
    <w:rsid w:val="003B2DAF"/>
    <w:rsid w:val="003B3036"/>
    <w:rsid w:val="003B343A"/>
    <w:rsid w:val="003B345B"/>
    <w:rsid w:val="003B4304"/>
    <w:rsid w:val="003B4389"/>
    <w:rsid w:val="003B43E1"/>
    <w:rsid w:val="003B4443"/>
    <w:rsid w:val="003B4651"/>
    <w:rsid w:val="003B4873"/>
    <w:rsid w:val="003B4B4D"/>
    <w:rsid w:val="003B4B75"/>
    <w:rsid w:val="003B4D74"/>
    <w:rsid w:val="003B51E0"/>
    <w:rsid w:val="003B55C1"/>
    <w:rsid w:val="003B5625"/>
    <w:rsid w:val="003B5970"/>
    <w:rsid w:val="003B597D"/>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4F7"/>
    <w:rsid w:val="003C5645"/>
    <w:rsid w:val="003C5EE1"/>
    <w:rsid w:val="003C5FFE"/>
    <w:rsid w:val="003C68F9"/>
    <w:rsid w:val="003C72C2"/>
    <w:rsid w:val="003C7596"/>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4D2"/>
    <w:rsid w:val="003E1638"/>
    <w:rsid w:val="003E1B10"/>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2087"/>
    <w:rsid w:val="003F20C6"/>
    <w:rsid w:val="003F217A"/>
    <w:rsid w:val="003F2430"/>
    <w:rsid w:val="003F336C"/>
    <w:rsid w:val="003F47E3"/>
    <w:rsid w:val="003F4FFC"/>
    <w:rsid w:val="003F518D"/>
    <w:rsid w:val="003F51EE"/>
    <w:rsid w:val="003F5580"/>
    <w:rsid w:val="003F55EB"/>
    <w:rsid w:val="003F56CB"/>
    <w:rsid w:val="003F5D56"/>
    <w:rsid w:val="003F5E66"/>
    <w:rsid w:val="003F632A"/>
    <w:rsid w:val="003F67E8"/>
    <w:rsid w:val="003F68D3"/>
    <w:rsid w:val="003F6DEA"/>
    <w:rsid w:val="003F6EAC"/>
    <w:rsid w:val="003F7125"/>
    <w:rsid w:val="003F7159"/>
    <w:rsid w:val="003F7A2F"/>
    <w:rsid w:val="00400462"/>
    <w:rsid w:val="00400589"/>
    <w:rsid w:val="004006C3"/>
    <w:rsid w:val="00400701"/>
    <w:rsid w:val="00400DF7"/>
    <w:rsid w:val="00400E91"/>
    <w:rsid w:val="00400ECB"/>
    <w:rsid w:val="004011D4"/>
    <w:rsid w:val="00401486"/>
    <w:rsid w:val="00401E3F"/>
    <w:rsid w:val="00401EC3"/>
    <w:rsid w:val="0040203B"/>
    <w:rsid w:val="00402773"/>
    <w:rsid w:val="00402904"/>
    <w:rsid w:val="00402ED4"/>
    <w:rsid w:val="00403B5E"/>
    <w:rsid w:val="00404CB3"/>
    <w:rsid w:val="004057D8"/>
    <w:rsid w:val="0040594F"/>
    <w:rsid w:val="00407291"/>
    <w:rsid w:val="00407320"/>
    <w:rsid w:val="00407707"/>
    <w:rsid w:val="00407817"/>
    <w:rsid w:val="00407DDC"/>
    <w:rsid w:val="00407E26"/>
    <w:rsid w:val="00407F27"/>
    <w:rsid w:val="00407FB5"/>
    <w:rsid w:val="004101AB"/>
    <w:rsid w:val="0041029C"/>
    <w:rsid w:val="00410379"/>
    <w:rsid w:val="00410542"/>
    <w:rsid w:val="004106C7"/>
    <w:rsid w:val="0041082D"/>
    <w:rsid w:val="0041108C"/>
    <w:rsid w:val="004114DF"/>
    <w:rsid w:val="00411F32"/>
    <w:rsid w:val="00412328"/>
    <w:rsid w:val="004123B1"/>
    <w:rsid w:val="00412423"/>
    <w:rsid w:val="004126D6"/>
    <w:rsid w:val="00412E1A"/>
    <w:rsid w:val="004133ED"/>
    <w:rsid w:val="00414CBA"/>
    <w:rsid w:val="00415C71"/>
    <w:rsid w:val="00415E6B"/>
    <w:rsid w:val="00415FA6"/>
    <w:rsid w:val="0041616B"/>
    <w:rsid w:val="00416DED"/>
    <w:rsid w:val="0041715F"/>
    <w:rsid w:val="00417640"/>
    <w:rsid w:val="00417A85"/>
    <w:rsid w:val="0042063A"/>
    <w:rsid w:val="0042107D"/>
    <w:rsid w:val="00421569"/>
    <w:rsid w:val="004218AF"/>
    <w:rsid w:val="00421942"/>
    <w:rsid w:val="00421BC6"/>
    <w:rsid w:val="0042211C"/>
    <w:rsid w:val="00422AAF"/>
    <w:rsid w:val="00422EE7"/>
    <w:rsid w:val="00423161"/>
    <w:rsid w:val="004232B6"/>
    <w:rsid w:val="0042363E"/>
    <w:rsid w:val="004239C9"/>
    <w:rsid w:val="00423D9C"/>
    <w:rsid w:val="00424008"/>
    <w:rsid w:val="004246F7"/>
    <w:rsid w:val="00424F05"/>
    <w:rsid w:val="0042543F"/>
    <w:rsid w:val="00425838"/>
    <w:rsid w:val="00425D05"/>
    <w:rsid w:val="00425FC8"/>
    <w:rsid w:val="004261FA"/>
    <w:rsid w:val="004263CC"/>
    <w:rsid w:val="00426D46"/>
    <w:rsid w:val="00427078"/>
    <w:rsid w:val="00427400"/>
    <w:rsid w:val="004300F5"/>
    <w:rsid w:val="0043191F"/>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400C4"/>
    <w:rsid w:val="004409DA"/>
    <w:rsid w:val="00440A5C"/>
    <w:rsid w:val="0044106F"/>
    <w:rsid w:val="00441597"/>
    <w:rsid w:val="00441629"/>
    <w:rsid w:val="0044192E"/>
    <w:rsid w:val="00441BAD"/>
    <w:rsid w:val="00441D3B"/>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700B"/>
    <w:rsid w:val="00447239"/>
    <w:rsid w:val="004474B6"/>
    <w:rsid w:val="0044759F"/>
    <w:rsid w:val="0044795C"/>
    <w:rsid w:val="00450103"/>
    <w:rsid w:val="004507DC"/>
    <w:rsid w:val="004508D8"/>
    <w:rsid w:val="00450A26"/>
    <w:rsid w:val="00450A55"/>
    <w:rsid w:val="00450B2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77E4"/>
    <w:rsid w:val="00460B7C"/>
    <w:rsid w:val="00460DA3"/>
    <w:rsid w:val="00460E9C"/>
    <w:rsid w:val="00460F60"/>
    <w:rsid w:val="00461594"/>
    <w:rsid w:val="00461595"/>
    <w:rsid w:val="004615E6"/>
    <w:rsid w:val="00461D93"/>
    <w:rsid w:val="004626DF"/>
    <w:rsid w:val="00462C82"/>
    <w:rsid w:val="00463FAC"/>
    <w:rsid w:val="00464857"/>
    <w:rsid w:val="00464925"/>
    <w:rsid w:val="004649FA"/>
    <w:rsid w:val="00464D53"/>
    <w:rsid w:val="004650A3"/>
    <w:rsid w:val="004650B7"/>
    <w:rsid w:val="004654A6"/>
    <w:rsid w:val="004655C8"/>
    <w:rsid w:val="004655EF"/>
    <w:rsid w:val="0046575C"/>
    <w:rsid w:val="004663A0"/>
    <w:rsid w:val="00466D45"/>
    <w:rsid w:val="00467005"/>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C6C"/>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A11"/>
    <w:rsid w:val="00491B20"/>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E5F"/>
    <w:rsid w:val="00496247"/>
    <w:rsid w:val="0049692C"/>
    <w:rsid w:val="00496E4B"/>
    <w:rsid w:val="00497006"/>
    <w:rsid w:val="004971CD"/>
    <w:rsid w:val="004975E3"/>
    <w:rsid w:val="00497994"/>
    <w:rsid w:val="00497B93"/>
    <w:rsid w:val="00497E42"/>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621B"/>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89"/>
    <w:rsid w:val="004B70EA"/>
    <w:rsid w:val="004B787A"/>
    <w:rsid w:val="004B796B"/>
    <w:rsid w:val="004B7E1B"/>
    <w:rsid w:val="004C0093"/>
    <w:rsid w:val="004C027C"/>
    <w:rsid w:val="004C053E"/>
    <w:rsid w:val="004C0856"/>
    <w:rsid w:val="004C0B1C"/>
    <w:rsid w:val="004C0BAF"/>
    <w:rsid w:val="004C111F"/>
    <w:rsid w:val="004C11DD"/>
    <w:rsid w:val="004C12B1"/>
    <w:rsid w:val="004C12B2"/>
    <w:rsid w:val="004C141B"/>
    <w:rsid w:val="004C15AE"/>
    <w:rsid w:val="004C1F17"/>
    <w:rsid w:val="004C24D8"/>
    <w:rsid w:val="004C276C"/>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5FB6"/>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9F0"/>
    <w:rsid w:val="004D2A79"/>
    <w:rsid w:val="004D2FA4"/>
    <w:rsid w:val="004D3084"/>
    <w:rsid w:val="004D34F6"/>
    <w:rsid w:val="004D3682"/>
    <w:rsid w:val="004D371E"/>
    <w:rsid w:val="004D3CD1"/>
    <w:rsid w:val="004D4151"/>
    <w:rsid w:val="004D41C1"/>
    <w:rsid w:val="004D4255"/>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47D"/>
    <w:rsid w:val="004E15D0"/>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E61"/>
    <w:rsid w:val="00506002"/>
    <w:rsid w:val="005063D5"/>
    <w:rsid w:val="00506ACD"/>
    <w:rsid w:val="00507372"/>
    <w:rsid w:val="00507A4B"/>
    <w:rsid w:val="00507FBC"/>
    <w:rsid w:val="00510A80"/>
    <w:rsid w:val="00511290"/>
    <w:rsid w:val="0051147B"/>
    <w:rsid w:val="005114C9"/>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013"/>
    <w:rsid w:val="00523675"/>
    <w:rsid w:val="00523678"/>
    <w:rsid w:val="00523859"/>
    <w:rsid w:val="00523BC8"/>
    <w:rsid w:val="00523FA9"/>
    <w:rsid w:val="0052461B"/>
    <w:rsid w:val="00524A97"/>
    <w:rsid w:val="00524E7C"/>
    <w:rsid w:val="005250CB"/>
    <w:rsid w:val="005253C5"/>
    <w:rsid w:val="0052550E"/>
    <w:rsid w:val="005257E0"/>
    <w:rsid w:val="00525D62"/>
    <w:rsid w:val="0052638D"/>
    <w:rsid w:val="00526591"/>
    <w:rsid w:val="00526651"/>
    <w:rsid w:val="00526BCE"/>
    <w:rsid w:val="00527103"/>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4E8"/>
    <w:rsid w:val="005368C1"/>
    <w:rsid w:val="00536A04"/>
    <w:rsid w:val="00536DE4"/>
    <w:rsid w:val="00536DF1"/>
    <w:rsid w:val="00537795"/>
    <w:rsid w:val="005378B7"/>
    <w:rsid w:val="00537908"/>
    <w:rsid w:val="0053791D"/>
    <w:rsid w:val="00537C44"/>
    <w:rsid w:val="00537F24"/>
    <w:rsid w:val="00537FB9"/>
    <w:rsid w:val="005400F3"/>
    <w:rsid w:val="005402BC"/>
    <w:rsid w:val="0054060E"/>
    <w:rsid w:val="005408E3"/>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CD9"/>
    <w:rsid w:val="00546E31"/>
    <w:rsid w:val="0054704C"/>
    <w:rsid w:val="00547315"/>
    <w:rsid w:val="00547677"/>
    <w:rsid w:val="00547957"/>
    <w:rsid w:val="00547AEA"/>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E08"/>
    <w:rsid w:val="00577335"/>
    <w:rsid w:val="0057781A"/>
    <w:rsid w:val="00577B55"/>
    <w:rsid w:val="00577D96"/>
    <w:rsid w:val="00577F43"/>
    <w:rsid w:val="00580039"/>
    <w:rsid w:val="005804B1"/>
    <w:rsid w:val="00580617"/>
    <w:rsid w:val="005812E1"/>
    <w:rsid w:val="0058208C"/>
    <w:rsid w:val="0058226E"/>
    <w:rsid w:val="005824A6"/>
    <w:rsid w:val="0058266B"/>
    <w:rsid w:val="00582A09"/>
    <w:rsid w:val="00582B7F"/>
    <w:rsid w:val="00582D44"/>
    <w:rsid w:val="0058330B"/>
    <w:rsid w:val="00583817"/>
    <w:rsid w:val="00583C72"/>
    <w:rsid w:val="00583D2D"/>
    <w:rsid w:val="00583E3F"/>
    <w:rsid w:val="00584170"/>
    <w:rsid w:val="005841A5"/>
    <w:rsid w:val="0058488C"/>
    <w:rsid w:val="005853C6"/>
    <w:rsid w:val="005858DF"/>
    <w:rsid w:val="00585B01"/>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B7D"/>
    <w:rsid w:val="00591BB0"/>
    <w:rsid w:val="00591FE5"/>
    <w:rsid w:val="005923B2"/>
    <w:rsid w:val="00592695"/>
    <w:rsid w:val="00592704"/>
    <w:rsid w:val="00592917"/>
    <w:rsid w:val="00592FD0"/>
    <w:rsid w:val="00593E80"/>
    <w:rsid w:val="00593F8A"/>
    <w:rsid w:val="005946E3"/>
    <w:rsid w:val="005947DC"/>
    <w:rsid w:val="00594877"/>
    <w:rsid w:val="005953A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4F89"/>
    <w:rsid w:val="005A5A15"/>
    <w:rsid w:val="005A5D54"/>
    <w:rsid w:val="005A5DAD"/>
    <w:rsid w:val="005A5DE4"/>
    <w:rsid w:val="005A62E4"/>
    <w:rsid w:val="005A762D"/>
    <w:rsid w:val="005A7937"/>
    <w:rsid w:val="005A7BB9"/>
    <w:rsid w:val="005A7BC9"/>
    <w:rsid w:val="005B01DF"/>
    <w:rsid w:val="005B066B"/>
    <w:rsid w:val="005B0B12"/>
    <w:rsid w:val="005B0CD4"/>
    <w:rsid w:val="005B10FD"/>
    <w:rsid w:val="005B1365"/>
    <w:rsid w:val="005B139D"/>
    <w:rsid w:val="005B166B"/>
    <w:rsid w:val="005B1BF2"/>
    <w:rsid w:val="005B20F1"/>
    <w:rsid w:val="005B2531"/>
    <w:rsid w:val="005B2CA4"/>
    <w:rsid w:val="005B3D16"/>
    <w:rsid w:val="005B4974"/>
    <w:rsid w:val="005B4CBC"/>
    <w:rsid w:val="005B4EF8"/>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248E"/>
    <w:rsid w:val="005C28B5"/>
    <w:rsid w:val="005C3761"/>
    <w:rsid w:val="005C4517"/>
    <w:rsid w:val="005C463F"/>
    <w:rsid w:val="005C466D"/>
    <w:rsid w:val="005C4796"/>
    <w:rsid w:val="005C565A"/>
    <w:rsid w:val="005C6517"/>
    <w:rsid w:val="005C6668"/>
    <w:rsid w:val="005C67CF"/>
    <w:rsid w:val="005C683C"/>
    <w:rsid w:val="005C75DF"/>
    <w:rsid w:val="005C79B6"/>
    <w:rsid w:val="005C7A79"/>
    <w:rsid w:val="005C7E77"/>
    <w:rsid w:val="005D0456"/>
    <w:rsid w:val="005D065D"/>
    <w:rsid w:val="005D091C"/>
    <w:rsid w:val="005D0C96"/>
    <w:rsid w:val="005D1807"/>
    <w:rsid w:val="005D1ED0"/>
    <w:rsid w:val="005D2323"/>
    <w:rsid w:val="005D2372"/>
    <w:rsid w:val="005D2486"/>
    <w:rsid w:val="005D31E0"/>
    <w:rsid w:val="005D3292"/>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35F"/>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9D3"/>
    <w:rsid w:val="005E2D82"/>
    <w:rsid w:val="005E37D4"/>
    <w:rsid w:val="005E3D49"/>
    <w:rsid w:val="005E472A"/>
    <w:rsid w:val="005E492B"/>
    <w:rsid w:val="005E49C7"/>
    <w:rsid w:val="005E5487"/>
    <w:rsid w:val="005E57E4"/>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541"/>
    <w:rsid w:val="005F196F"/>
    <w:rsid w:val="005F2415"/>
    <w:rsid w:val="005F267F"/>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7567"/>
    <w:rsid w:val="0060772D"/>
    <w:rsid w:val="0060796F"/>
    <w:rsid w:val="00607A10"/>
    <w:rsid w:val="00610361"/>
    <w:rsid w:val="0061071D"/>
    <w:rsid w:val="006109B1"/>
    <w:rsid w:val="00611103"/>
    <w:rsid w:val="0061128E"/>
    <w:rsid w:val="00611325"/>
    <w:rsid w:val="00611FDA"/>
    <w:rsid w:val="00612598"/>
    <w:rsid w:val="006133B9"/>
    <w:rsid w:val="006136A9"/>
    <w:rsid w:val="00613938"/>
    <w:rsid w:val="00613E21"/>
    <w:rsid w:val="00613E5D"/>
    <w:rsid w:val="00613F08"/>
    <w:rsid w:val="00613F4C"/>
    <w:rsid w:val="006149AD"/>
    <w:rsid w:val="00614B89"/>
    <w:rsid w:val="006150BA"/>
    <w:rsid w:val="006151F1"/>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34B"/>
    <w:rsid w:val="0063049E"/>
    <w:rsid w:val="00630607"/>
    <w:rsid w:val="00630A63"/>
    <w:rsid w:val="00630B10"/>
    <w:rsid w:val="00630BD9"/>
    <w:rsid w:val="00630C4F"/>
    <w:rsid w:val="00630D5F"/>
    <w:rsid w:val="00631300"/>
    <w:rsid w:val="00631B21"/>
    <w:rsid w:val="00632285"/>
    <w:rsid w:val="00632333"/>
    <w:rsid w:val="00632C4C"/>
    <w:rsid w:val="006335D8"/>
    <w:rsid w:val="00633EC1"/>
    <w:rsid w:val="0063411F"/>
    <w:rsid w:val="006341AA"/>
    <w:rsid w:val="006342FD"/>
    <w:rsid w:val="00634BCF"/>
    <w:rsid w:val="00634D2E"/>
    <w:rsid w:val="0063516C"/>
    <w:rsid w:val="00635715"/>
    <w:rsid w:val="00635AF0"/>
    <w:rsid w:val="00635E64"/>
    <w:rsid w:val="00635F2D"/>
    <w:rsid w:val="00635F6E"/>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213C"/>
    <w:rsid w:val="00642568"/>
    <w:rsid w:val="006431B6"/>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AD7"/>
    <w:rsid w:val="00650E81"/>
    <w:rsid w:val="00650EAA"/>
    <w:rsid w:val="006512AA"/>
    <w:rsid w:val="00651B17"/>
    <w:rsid w:val="00651B6F"/>
    <w:rsid w:val="006520E7"/>
    <w:rsid w:val="0065215B"/>
    <w:rsid w:val="006522F0"/>
    <w:rsid w:val="00652B59"/>
    <w:rsid w:val="006533C6"/>
    <w:rsid w:val="00653C7F"/>
    <w:rsid w:val="006547E6"/>
    <w:rsid w:val="00654AAA"/>
    <w:rsid w:val="00654AE2"/>
    <w:rsid w:val="00655349"/>
    <w:rsid w:val="0065665D"/>
    <w:rsid w:val="00656BC7"/>
    <w:rsid w:val="00656F8B"/>
    <w:rsid w:val="006571B6"/>
    <w:rsid w:val="0065744E"/>
    <w:rsid w:val="00657556"/>
    <w:rsid w:val="006575FF"/>
    <w:rsid w:val="00657777"/>
    <w:rsid w:val="00657D4B"/>
    <w:rsid w:val="00657D74"/>
    <w:rsid w:val="0066016D"/>
    <w:rsid w:val="00660C15"/>
    <w:rsid w:val="00660DCF"/>
    <w:rsid w:val="00660E33"/>
    <w:rsid w:val="00660FAE"/>
    <w:rsid w:val="00661438"/>
    <w:rsid w:val="00661757"/>
    <w:rsid w:val="00661784"/>
    <w:rsid w:val="00661B98"/>
    <w:rsid w:val="00662292"/>
    <w:rsid w:val="00662797"/>
    <w:rsid w:val="00662930"/>
    <w:rsid w:val="006629C8"/>
    <w:rsid w:val="006632CD"/>
    <w:rsid w:val="00663694"/>
    <w:rsid w:val="006637B4"/>
    <w:rsid w:val="006637D5"/>
    <w:rsid w:val="006637F0"/>
    <w:rsid w:val="0066380E"/>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700AB"/>
    <w:rsid w:val="006701E2"/>
    <w:rsid w:val="00670300"/>
    <w:rsid w:val="00670494"/>
    <w:rsid w:val="0067098E"/>
    <w:rsid w:val="006709E2"/>
    <w:rsid w:val="00670F6A"/>
    <w:rsid w:val="0067193E"/>
    <w:rsid w:val="0067197D"/>
    <w:rsid w:val="00671A1F"/>
    <w:rsid w:val="00671C24"/>
    <w:rsid w:val="00672279"/>
    <w:rsid w:val="00672455"/>
    <w:rsid w:val="006725F7"/>
    <w:rsid w:val="006727DD"/>
    <w:rsid w:val="00672E67"/>
    <w:rsid w:val="00672FEF"/>
    <w:rsid w:val="00673776"/>
    <w:rsid w:val="006747A7"/>
    <w:rsid w:val="00674DB2"/>
    <w:rsid w:val="00674E3F"/>
    <w:rsid w:val="00675229"/>
    <w:rsid w:val="00675A45"/>
    <w:rsid w:val="00675AB9"/>
    <w:rsid w:val="0067659B"/>
    <w:rsid w:val="00676865"/>
    <w:rsid w:val="00676B2E"/>
    <w:rsid w:val="00676B59"/>
    <w:rsid w:val="00676C42"/>
    <w:rsid w:val="0067727F"/>
    <w:rsid w:val="006772F9"/>
    <w:rsid w:val="0067775C"/>
    <w:rsid w:val="006779FC"/>
    <w:rsid w:val="00677E12"/>
    <w:rsid w:val="00677EAE"/>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3179"/>
    <w:rsid w:val="006932F0"/>
    <w:rsid w:val="0069337E"/>
    <w:rsid w:val="006939D8"/>
    <w:rsid w:val="00694015"/>
    <w:rsid w:val="006941FE"/>
    <w:rsid w:val="006943DE"/>
    <w:rsid w:val="00694572"/>
    <w:rsid w:val="00694BF6"/>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4E4E"/>
    <w:rsid w:val="006D5044"/>
    <w:rsid w:val="006D537A"/>
    <w:rsid w:val="006D54D4"/>
    <w:rsid w:val="006D57A4"/>
    <w:rsid w:val="006D582F"/>
    <w:rsid w:val="006D5EF9"/>
    <w:rsid w:val="006D6B9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2517"/>
    <w:rsid w:val="006E35CB"/>
    <w:rsid w:val="006E372F"/>
    <w:rsid w:val="006E3D91"/>
    <w:rsid w:val="006E3E93"/>
    <w:rsid w:val="006E43A0"/>
    <w:rsid w:val="006E489D"/>
    <w:rsid w:val="006E5109"/>
    <w:rsid w:val="006E5418"/>
    <w:rsid w:val="006E5F2C"/>
    <w:rsid w:val="006E65D6"/>
    <w:rsid w:val="006E65E8"/>
    <w:rsid w:val="006E671E"/>
    <w:rsid w:val="006E6EBA"/>
    <w:rsid w:val="006E7613"/>
    <w:rsid w:val="006E779B"/>
    <w:rsid w:val="006E79E6"/>
    <w:rsid w:val="006E7A51"/>
    <w:rsid w:val="006E7D6F"/>
    <w:rsid w:val="006F07BF"/>
    <w:rsid w:val="006F08C4"/>
    <w:rsid w:val="006F1CCF"/>
    <w:rsid w:val="006F2390"/>
    <w:rsid w:val="006F23A6"/>
    <w:rsid w:val="006F2415"/>
    <w:rsid w:val="006F2520"/>
    <w:rsid w:val="006F2628"/>
    <w:rsid w:val="006F2725"/>
    <w:rsid w:val="006F299A"/>
    <w:rsid w:val="006F2A5E"/>
    <w:rsid w:val="006F2A7C"/>
    <w:rsid w:val="006F2C7B"/>
    <w:rsid w:val="006F2DDA"/>
    <w:rsid w:val="006F306F"/>
    <w:rsid w:val="006F31BB"/>
    <w:rsid w:val="006F328F"/>
    <w:rsid w:val="006F3376"/>
    <w:rsid w:val="006F38B3"/>
    <w:rsid w:val="006F3966"/>
    <w:rsid w:val="006F3AFD"/>
    <w:rsid w:val="006F4138"/>
    <w:rsid w:val="006F4360"/>
    <w:rsid w:val="006F439C"/>
    <w:rsid w:val="006F439D"/>
    <w:rsid w:val="006F47EC"/>
    <w:rsid w:val="006F501E"/>
    <w:rsid w:val="006F574A"/>
    <w:rsid w:val="006F5BF1"/>
    <w:rsid w:val="006F6005"/>
    <w:rsid w:val="006F658D"/>
    <w:rsid w:val="006F6902"/>
    <w:rsid w:val="006F6BE1"/>
    <w:rsid w:val="006F6CC8"/>
    <w:rsid w:val="006F7092"/>
    <w:rsid w:val="006F750F"/>
    <w:rsid w:val="006F7D08"/>
    <w:rsid w:val="0070005B"/>
    <w:rsid w:val="0070026C"/>
    <w:rsid w:val="0070034C"/>
    <w:rsid w:val="00700B9D"/>
    <w:rsid w:val="00700F50"/>
    <w:rsid w:val="00700F7B"/>
    <w:rsid w:val="0070109B"/>
    <w:rsid w:val="007012A4"/>
    <w:rsid w:val="0070159D"/>
    <w:rsid w:val="00701A2C"/>
    <w:rsid w:val="00701F74"/>
    <w:rsid w:val="007026C4"/>
    <w:rsid w:val="00702959"/>
    <w:rsid w:val="00702E40"/>
    <w:rsid w:val="0070387A"/>
    <w:rsid w:val="0070447C"/>
    <w:rsid w:val="007047CC"/>
    <w:rsid w:val="00704C91"/>
    <w:rsid w:val="00705BC2"/>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535"/>
    <w:rsid w:val="0071798C"/>
    <w:rsid w:val="00717D10"/>
    <w:rsid w:val="00717D49"/>
    <w:rsid w:val="0072005E"/>
    <w:rsid w:val="007202E6"/>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CDD"/>
    <w:rsid w:val="00723EBE"/>
    <w:rsid w:val="00723F19"/>
    <w:rsid w:val="007241C1"/>
    <w:rsid w:val="0072457F"/>
    <w:rsid w:val="00724ABB"/>
    <w:rsid w:val="00724BB3"/>
    <w:rsid w:val="00724CAF"/>
    <w:rsid w:val="00724E29"/>
    <w:rsid w:val="00725AE9"/>
    <w:rsid w:val="00725C6F"/>
    <w:rsid w:val="00725F47"/>
    <w:rsid w:val="007261E1"/>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64B5"/>
    <w:rsid w:val="00736C3A"/>
    <w:rsid w:val="00736F46"/>
    <w:rsid w:val="007373F1"/>
    <w:rsid w:val="007374F3"/>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EFC"/>
    <w:rsid w:val="00743F0B"/>
    <w:rsid w:val="00744521"/>
    <w:rsid w:val="00744977"/>
    <w:rsid w:val="007449E4"/>
    <w:rsid w:val="00744BA2"/>
    <w:rsid w:val="00745CB8"/>
    <w:rsid w:val="00746229"/>
    <w:rsid w:val="007467E4"/>
    <w:rsid w:val="00746B3B"/>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0DD"/>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B0A"/>
    <w:rsid w:val="00765D18"/>
    <w:rsid w:val="00766812"/>
    <w:rsid w:val="00767436"/>
    <w:rsid w:val="0076745B"/>
    <w:rsid w:val="00767D29"/>
    <w:rsid w:val="00767F34"/>
    <w:rsid w:val="00767F52"/>
    <w:rsid w:val="00767FAB"/>
    <w:rsid w:val="007700A6"/>
    <w:rsid w:val="007706E5"/>
    <w:rsid w:val="00770B10"/>
    <w:rsid w:val="00770FDF"/>
    <w:rsid w:val="0077104A"/>
    <w:rsid w:val="00771928"/>
    <w:rsid w:val="0077196A"/>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99C"/>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DE3"/>
    <w:rsid w:val="007941D1"/>
    <w:rsid w:val="00794960"/>
    <w:rsid w:val="00794C2E"/>
    <w:rsid w:val="00795E24"/>
    <w:rsid w:val="00795FB3"/>
    <w:rsid w:val="007963CF"/>
    <w:rsid w:val="00796681"/>
    <w:rsid w:val="0079676E"/>
    <w:rsid w:val="00796E4A"/>
    <w:rsid w:val="00797302"/>
    <w:rsid w:val="007A054E"/>
    <w:rsid w:val="007A160A"/>
    <w:rsid w:val="007A16AB"/>
    <w:rsid w:val="007A1836"/>
    <w:rsid w:val="007A1A7D"/>
    <w:rsid w:val="007A1BCC"/>
    <w:rsid w:val="007A1EE6"/>
    <w:rsid w:val="007A1FCB"/>
    <w:rsid w:val="007A24D7"/>
    <w:rsid w:val="007A2B4E"/>
    <w:rsid w:val="007A2DC2"/>
    <w:rsid w:val="007A2F1C"/>
    <w:rsid w:val="007A30F1"/>
    <w:rsid w:val="007A31B3"/>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218C"/>
    <w:rsid w:val="007B232C"/>
    <w:rsid w:val="007B2FD7"/>
    <w:rsid w:val="007B3087"/>
    <w:rsid w:val="007B3674"/>
    <w:rsid w:val="007B378B"/>
    <w:rsid w:val="007B3DD2"/>
    <w:rsid w:val="007B4065"/>
    <w:rsid w:val="007B4227"/>
    <w:rsid w:val="007B4269"/>
    <w:rsid w:val="007B545D"/>
    <w:rsid w:val="007B5509"/>
    <w:rsid w:val="007B55EE"/>
    <w:rsid w:val="007B5B9D"/>
    <w:rsid w:val="007B5F17"/>
    <w:rsid w:val="007B600E"/>
    <w:rsid w:val="007B6AE1"/>
    <w:rsid w:val="007B6B33"/>
    <w:rsid w:val="007B74BB"/>
    <w:rsid w:val="007B79D5"/>
    <w:rsid w:val="007B7E93"/>
    <w:rsid w:val="007B7FC6"/>
    <w:rsid w:val="007C0004"/>
    <w:rsid w:val="007C03FE"/>
    <w:rsid w:val="007C06CB"/>
    <w:rsid w:val="007C0BDF"/>
    <w:rsid w:val="007C0F28"/>
    <w:rsid w:val="007C0FA8"/>
    <w:rsid w:val="007C101C"/>
    <w:rsid w:val="007C1143"/>
    <w:rsid w:val="007C1472"/>
    <w:rsid w:val="007C16BC"/>
    <w:rsid w:val="007C1738"/>
    <w:rsid w:val="007C1BF2"/>
    <w:rsid w:val="007C1DD9"/>
    <w:rsid w:val="007C2514"/>
    <w:rsid w:val="007C2566"/>
    <w:rsid w:val="007C26F2"/>
    <w:rsid w:val="007C2CB2"/>
    <w:rsid w:val="007C2CEE"/>
    <w:rsid w:val="007C2DB0"/>
    <w:rsid w:val="007C32DD"/>
    <w:rsid w:val="007C359D"/>
    <w:rsid w:val="007C3EC6"/>
    <w:rsid w:val="007C401A"/>
    <w:rsid w:val="007C437B"/>
    <w:rsid w:val="007C452B"/>
    <w:rsid w:val="007C457C"/>
    <w:rsid w:val="007C4F13"/>
    <w:rsid w:val="007C567B"/>
    <w:rsid w:val="007C5DAD"/>
    <w:rsid w:val="007C5FAC"/>
    <w:rsid w:val="007C63BB"/>
    <w:rsid w:val="007C6474"/>
    <w:rsid w:val="007C681D"/>
    <w:rsid w:val="007C6A1C"/>
    <w:rsid w:val="007C7629"/>
    <w:rsid w:val="007C7702"/>
    <w:rsid w:val="007C782C"/>
    <w:rsid w:val="007C787D"/>
    <w:rsid w:val="007C78B7"/>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C3B"/>
    <w:rsid w:val="007D50BA"/>
    <w:rsid w:val="007D5160"/>
    <w:rsid w:val="007D5191"/>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2B9"/>
    <w:rsid w:val="007F3346"/>
    <w:rsid w:val="007F36B4"/>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E25"/>
    <w:rsid w:val="008031E7"/>
    <w:rsid w:val="00803350"/>
    <w:rsid w:val="0080348A"/>
    <w:rsid w:val="0080367B"/>
    <w:rsid w:val="00803720"/>
    <w:rsid w:val="00803AB2"/>
    <w:rsid w:val="00803F99"/>
    <w:rsid w:val="00804228"/>
    <w:rsid w:val="00804BD9"/>
    <w:rsid w:val="008066A8"/>
    <w:rsid w:val="00806879"/>
    <w:rsid w:val="008068F6"/>
    <w:rsid w:val="008105B9"/>
    <w:rsid w:val="008105CA"/>
    <w:rsid w:val="008112B8"/>
    <w:rsid w:val="0081161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35A"/>
    <w:rsid w:val="008258FA"/>
    <w:rsid w:val="00825A82"/>
    <w:rsid w:val="00825D00"/>
    <w:rsid w:val="00825F02"/>
    <w:rsid w:val="00826049"/>
    <w:rsid w:val="008260AA"/>
    <w:rsid w:val="00826475"/>
    <w:rsid w:val="0082723F"/>
    <w:rsid w:val="008276E3"/>
    <w:rsid w:val="008277FE"/>
    <w:rsid w:val="008303C9"/>
    <w:rsid w:val="008306DF"/>
    <w:rsid w:val="008309DD"/>
    <w:rsid w:val="00830DF9"/>
    <w:rsid w:val="008313B8"/>
    <w:rsid w:val="00831435"/>
    <w:rsid w:val="00831750"/>
    <w:rsid w:val="00831768"/>
    <w:rsid w:val="0083278E"/>
    <w:rsid w:val="00832C6C"/>
    <w:rsid w:val="00832F06"/>
    <w:rsid w:val="00832FDA"/>
    <w:rsid w:val="00833397"/>
    <w:rsid w:val="00833909"/>
    <w:rsid w:val="0083399C"/>
    <w:rsid w:val="00833E2F"/>
    <w:rsid w:val="00833F91"/>
    <w:rsid w:val="008344C9"/>
    <w:rsid w:val="0083451E"/>
    <w:rsid w:val="0083496C"/>
    <w:rsid w:val="008350FB"/>
    <w:rsid w:val="0083517D"/>
    <w:rsid w:val="00835419"/>
    <w:rsid w:val="008356F0"/>
    <w:rsid w:val="0083598A"/>
    <w:rsid w:val="00835B49"/>
    <w:rsid w:val="00835C6D"/>
    <w:rsid w:val="00835E56"/>
    <w:rsid w:val="00835F2E"/>
    <w:rsid w:val="0083610B"/>
    <w:rsid w:val="00836508"/>
    <w:rsid w:val="0083692E"/>
    <w:rsid w:val="00836E87"/>
    <w:rsid w:val="00837551"/>
    <w:rsid w:val="0083760D"/>
    <w:rsid w:val="00837D5E"/>
    <w:rsid w:val="0084011A"/>
    <w:rsid w:val="00840826"/>
    <w:rsid w:val="00840DD8"/>
    <w:rsid w:val="00840DFD"/>
    <w:rsid w:val="008410E6"/>
    <w:rsid w:val="00841169"/>
    <w:rsid w:val="008418E2"/>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26"/>
    <w:rsid w:val="008538AB"/>
    <w:rsid w:val="008539E1"/>
    <w:rsid w:val="00853AEB"/>
    <w:rsid w:val="00854109"/>
    <w:rsid w:val="0085440E"/>
    <w:rsid w:val="00854831"/>
    <w:rsid w:val="00854863"/>
    <w:rsid w:val="00855D3B"/>
    <w:rsid w:val="0085628A"/>
    <w:rsid w:val="00856291"/>
    <w:rsid w:val="00856560"/>
    <w:rsid w:val="00856912"/>
    <w:rsid w:val="00857210"/>
    <w:rsid w:val="00857A66"/>
    <w:rsid w:val="00860C6F"/>
    <w:rsid w:val="00860D05"/>
    <w:rsid w:val="008615CC"/>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4D91"/>
    <w:rsid w:val="00865255"/>
    <w:rsid w:val="00865456"/>
    <w:rsid w:val="008656B9"/>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3F36"/>
    <w:rsid w:val="00894466"/>
    <w:rsid w:val="00894FFE"/>
    <w:rsid w:val="00895086"/>
    <w:rsid w:val="00895278"/>
    <w:rsid w:val="008955F5"/>
    <w:rsid w:val="00895E06"/>
    <w:rsid w:val="00896574"/>
    <w:rsid w:val="0089682F"/>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204E"/>
    <w:rsid w:val="008A221D"/>
    <w:rsid w:val="008A384E"/>
    <w:rsid w:val="008A3C17"/>
    <w:rsid w:val="008A3DC3"/>
    <w:rsid w:val="008A4359"/>
    <w:rsid w:val="008A4612"/>
    <w:rsid w:val="008A4699"/>
    <w:rsid w:val="008A521B"/>
    <w:rsid w:val="008A52EA"/>
    <w:rsid w:val="008A5442"/>
    <w:rsid w:val="008A5585"/>
    <w:rsid w:val="008A5730"/>
    <w:rsid w:val="008A5BD6"/>
    <w:rsid w:val="008A5C10"/>
    <w:rsid w:val="008A5C2B"/>
    <w:rsid w:val="008A5C77"/>
    <w:rsid w:val="008A6191"/>
    <w:rsid w:val="008A63E4"/>
    <w:rsid w:val="008A669A"/>
    <w:rsid w:val="008A684B"/>
    <w:rsid w:val="008A69C5"/>
    <w:rsid w:val="008A6D7A"/>
    <w:rsid w:val="008A6F5D"/>
    <w:rsid w:val="008A6FC9"/>
    <w:rsid w:val="008A712C"/>
    <w:rsid w:val="008A71A0"/>
    <w:rsid w:val="008A7BF9"/>
    <w:rsid w:val="008B017C"/>
    <w:rsid w:val="008B082E"/>
    <w:rsid w:val="008B0833"/>
    <w:rsid w:val="008B0A3B"/>
    <w:rsid w:val="008B1085"/>
    <w:rsid w:val="008B1131"/>
    <w:rsid w:val="008B12EC"/>
    <w:rsid w:val="008B1833"/>
    <w:rsid w:val="008B1A11"/>
    <w:rsid w:val="008B1D23"/>
    <w:rsid w:val="008B1E86"/>
    <w:rsid w:val="008B2194"/>
    <w:rsid w:val="008B2901"/>
    <w:rsid w:val="008B34B4"/>
    <w:rsid w:val="008B3557"/>
    <w:rsid w:val="008B3967"/>
    <w:rsid w:val="008B3B99"/>
    <w:rsid w:val="008B3F6E"/>
    <w:rsid w:val="008B4362"/>
    <w:rsid w:val="008B44A8"/>
    <w:rsid w:val="008B4707"/>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C9D"/>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86C"/>
    <w:rsid w:val="008C70AC"/>
    <w:rsid w:val="008C77C3"/>
    <w:rsid w:val="008C7E37"/>
    <w:rsid w:val="008D007F"/>
    <w:rsid w:val="008D0187"/>
    <w:rsid w:val="008D0892"/>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289"/>
    <w:rsid w:val="008E1573"/>
    <w:rsid w:val="008E1C2F"/>
    <w:rsid w:val="008E208C"/>
    <w:rsid w:val="008E22F4"/>
    <w:rsid w:val="008E24F6"/>
    <w:rsid w:val="008E26EF"/>
    <w:rsid w:val="008E284B"/>
    <w:rsid w:val="008E29C6"/>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846"/>
    <w:rsid w:val="008E6B04"/>
    <w:rsid w:val="008E6FFF"/>
    <w:rsid w:val="008E7002"/>
    <w:rsid w:val="008E7316"/>
    <w:rsid w:val="008E73A5"/>
    <w:rsid w:val="008E7820"/>
    <w:rsid w:val="008E7B54"/>
    <w:rsid w:val="008E7B5F"/>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39"/>
    <w:rsid w:val="00920666"/>
    <w:rsid w:val="00920C50"/>
    <w:rsid w:val="00920C8C"/>
    <w:rsid w:val="00920E4C"/>
    <w:rsid w:val="00921196"/>
    <w:rsid w:val="00921420"/>
    <w:rsid w:val="00921562"/>
    <w:rsid w:val="00921767"/>
    <w:rsid w:val="009219D1"/>
    <w:rsid w:val="00922245"/>
    <w:rsid w:val="009223EC"/>
    <w:rsid w:val="00922E85"/>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F03"/>
    <w:rsid w:val="00926F78"/>
    <w:rsid w:val="009300E2"/>
    <w:rsid w:val="0093010E"/>
    <w:rsid w:val="00930186"/>
    <w:rsid w:val="009303DA"/>
    <w:rsid w:val="00930618"/>
    <w:rsid w:val="00930AB5"/>
    <w:rsid w:val="00930F48"/>
    <w:rsid w:val="00931103"/>
    <w:rsid w:val="00931542"/>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905"/>
    <w:rsid w:val="00935C5C"/>
    <w:rsid w:val="009365B6"/>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5D8D"/>
    <w:rsid w:val="00956126"/>
    <w:rsid w:val="009562A8"/>
    <w:rsid w:val="00956BF4"/>
    <w:rsid w:val="00956E17"/>
    <w:rsid w:val="00957177"/>
    <w:rsid w:val="009574AA"/>
    <w:rsid w:val="00957BD2"/>
    <w:rsid w:val="00957E92"/>
    <w:rsid w:val="00960A0E"/>
    <w:rsid w:val="00960A4B"/>
    <w:rsid w:val="00960A87"/>
    <w:rsid w:val="009619D3"/>
    <w:rsid w:val="00962C28"/>
    <w:rsid w:val="00962CF8"/>
    <w:rsid w:val="009630C8"/>
    <w:rsid w:val="00963C62"/>
    <w:rsid w:val="00963CBB"/>
    <w:rsid w:val="00963E72"/>
    <w:rsid w:val="00964721"/>
    <w:rsid w:val="00964C00"/>
    <w:rsid w:val="00964C97"/>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4697"/>
    <w:rsid w:val="00974912"/>
    <w:rsid w:val="00974B6C"/>
    <w:rsid w:val="00974BDE"/>
    <w:rsid w:val="00974DBC"/>
    <w:rsid w:val="00974EF6"/>
    <w:rsid w:val="00975AB0"/>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9AF"/>
    <w:rsid w:val="00980A6E"/>
    <w:rsid w:val="00980F18"/>
    <w:rsid w:val="00981191"/>
    <w:rsid w:val="00981A22"/>
    <w:rsid w:val="00982B42"/>
    <w:rsid w:val="00982BE0"/>
    <w:rsid w:val="00982D14"/>
    <w:rsid w:val="00982EED"/>
    <w:rsid w:val="00983365"/>
    <w:rsid w:val="00983435"/>
    <w:rsid w:val="00983C92"/>
    <w:rsid w:val="00983CF3"/>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A77"/>
    <w:rsid w:val="009B6C49"/>
    <w:rsid w:val="009B6CA2"/>
    <w:rsid w:val="009B7059"/>
    <w:rsid w:val="009B7803"/>
    <w:rsid w:val="009C0339"/>
    <w:rsid w:val="009C0A99"/>
    <w:rsid w:val="009C1070"/>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5B88"/>
    <w:rsid w:val="009C626C"/>
    <w:rsid w:val="009C62FB"/>
    <w:rsid w:val="009C6C07"/>
    <w:rsid w:val="009C701B"/>
    <w:rsid w:val="009C7173"/>
    <w:rsid w:val="009C72B9"/>
    <w:rsid w:val="009C7358"/>
    <w:rsid w:val="009C769B"/>
    <w:rsid w:val="009C7842"/>
    <w:rsid w:val="009C7936"/>
    <w:rsid w:val="009C7ED8"/>
    <w:rsid w:val="009D03C9"/>
    <w:rsid w:val="009D09E1"/>
    <w:rsid w:val="009D0C1C"/>
    <w:rsid w:val="009D0CF9"/>
    <w:rsid w:val="009D0D24"/>
    <w:rsid w:val="009D0EB4"/>
    <w:rsid w:val="009D1221"/>
    <w:rsid w:val="009D1307"/>
    <w:rsid w:val="009D1732"/>
    <w:rsid w:val="009D1859"/>
    <w:rsid w:val="009D1CF7"/>
    <w:rsid w:val="009D2553"/>
    <w:rsid w:val="009D2F4C"/>
    <w:rsid w:val="009D30DA"/>
    <w:rsid w:val="009D3120"/>
    <w:rsid w:val="009D3639"/>
    <w:rsid w:val="009D37D2"/>
    <w:rsid w:val="009D3844"/>
    <w:rsid w:val="009D3B05"/>
    <w:rsid w:val="009D3E78"/>
    <w:rsid w:val="009D448C"/>
    <w:rsid w:val="009D4DBE"/>
    <w:rsid w:val="009D4F5B"/>
    <w:rsid w:val="009D5172"/>
    <w:rsid w:val="009D51CA"/>
    <w:rsid w:val="009D53B5"/>
    <w:rsid w:val="009D56B4"/>
    <w:rsid w:val="009D5935"/>
    <w:rsid w:val="009D5C2A"/>
    <w:rsid w:val="009D5CCE"/>
    <w:rsid w:val="009D6357"/>
    <w:rsid w:val="009D640B"/>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F3F"/>
    <w:rsid w:val="009E4262"/>
    <w:rsid w:val="009E46F8"/>
    <w:rsid w:val="009E482C"/>
    <w:rsid w:val="009E558E"/>
    <w:rsid w:val="009E5705"/>
    <w:rsid w:val="009E59EF"/>
    <w:rsid w:val="009E61A0"/>
    <w:rsid w:val="009E7A83"/>
    <w:rsid w:val="009E7BC9"/>
    <w:rsid w:val="009F0569"/>
    <w:rsid w:val="009F0726"/>
    <w:rsid w:val="009F07F5"/>
    <w:rsid w:val="009F0E97"/>
    <w:rsid w:val="009F1568"/>
    <w:rsid w:val="009F1820"/>
    <w:rsid w:val="009F1AFC"/>
    <w:rsid w:val="009F20BD"/>
    <w:rsid w:val="009F2271"/>
    <w:rsid w:val="009F29AE"/>
    <w:rsid w:val="009F2A07"/>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71AC"/>
    <w:rsid w:val="009F728C"/>
    <w:rsid w:val="009F754A"/>
    <w:rsid w:val="009F78ED"/>
    <w:rsid w:val="009F7950"/>
    <w:rsid w:val="009F7C73"/>
    <w:rsid w:val="00A00F4E"/>
    <w:rsid w:val="00A00F5F"/>
    <w:rsid w:val="00A013D6"/>
    <w:rsid w:val="00A01780"/>
    <w:rsid w:val="00A019DA"/>
    <w:rsid w:val="00A01D5B"/>
    <w:rsid w:val="00A024BF"/>
    <w:rsid w:val="00A028D1"/>
    <w:rsid w:val="00A031CB"/>
    <w:rsid w:val="00A0347E"/>
    <w:rsid w:val="00A0364B"/>
    <w:rsid w:val="00A03905"/>
    <w:rsid w:val="00A03A25"/>
    <w:rsid w:val="00A03BA6"/>
    <w:rsid w:val="00A03F1F"/>
    <w:rsid w:val="00A04D0B"/>
    <w:rsid w:val="00A05222"/>
    <w:rsid w:val="00A060FC"/>
    <w:rsid w:val="00A06716"/>
    <w:rsid w:val="00A074F1"/>
    <w:rsid w:val="00A07866"/>
    <w:rsid w:val="00A07B8B"/>
    <w:rsid w:val="00A07F6B"/>
    <w:rsid w:val="00A10147"/>
    <w:rsid w:val="00A1025E"/>
    <w:rsid w:val="00A10297"/>
    <w:rsid w:val="00A107F8"/>
    <w:rsid w:val="00A109C7"/>
    <w:rsid w:val="00A110C3"/>
    <w:rsid w:val="00A1123F"/>
    <w:rsid w:val="00A117C5"/>
    <w:rsid w:val="00A118B5"/>
    <w:rsid w:val="00A11A1D"/>
    <w:rsid w:val="00A11E71"/>
    <w:rsid w:val="00A121A8"/>
    <w:rsid w:val="00A121CE"/>
    <w:rsid w:val="00A1249D"/>
    <w:rsid w:val="00A12581"/>
    <w:rsid w:val="00A126D0"/>
    <w:rsid w:val="00A12709"/>
    <w:rsid w:val="00A1297B"/>
    <w:rsid w:val="00A129B9"/>
    <w:rsid w:val="00A12D6D"/>
    <w:rsid w:val="00A13D4A"/>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2084"/>
    <w:rsid w:val="00A22088"/>
    <w:rsid w:val="00A22543"/>
    <w:rsid w:val="00A22E7A"/>
    <w:rsid w:val="00A233BD"/>
    <w:rsid w:val="00A23427"/>
    <w:rsid w:val="00A234E7"/>
    <w:rsid w:val="00A23715"/>
    <w:rsid w:val="00A23748"/>
    <w:rsid w:val="00A23797"/>
    <w:rsid w:val="00A24077"/>
    <w:rsid w:val="00A24095"/>
    <w:rsid w:val="00A241BF"/>
    <w:rsid w:val="00A2444E"/>
    <w:rsid w:val="00A246E8"/>
    <w:rsid w:val="00A247DB"/>
    <w:rsid w:val="00A24E14"/>
    <w:rsid w:val="00A25125"/>
    <w:rsid w:val="00A2533B"/>
    <w:rsid w:val="00A254E8"/>
    <w:rsid w:val="00A259A6"/>
    <w:rsid w:val="00A25D2C"/>
    <w:rsid w:val="00A26A43"/>
    <w:rsid w:val="00A26CDE"/>
    <w:rsid w:val="00A270EB"/>
    <w:rsid w:val="00A27391"/>
    <w:rsid w:val="00A275B8"/>
    <w:rsid w:val="00A2768C"/>
    <w:rsid w:val="00A279F1"/>
    <w:rsid w:val="00A30142"/>
    <w:rsid w:val="00A307CF"/>
    <w:rsid w:val="00A31734"/>
    <w:rsid w:val="00A32A40"/>
    <w:rsid w:val="00A33181"/>
    <w:rsid w:val="00A33563"/>
    <w:rsid w:val="00A335CB"/>
    <w:rsid w:val="00A33AFA"/>
    <w:rsid w:val="00A33BC2"/>
    <w:rsid w:val="00A33D5B"/>
    <w:rsid w:val="00A33F10"/>
    <w:rsid w:val="00A345B7"/>
    <w:rsid w:val="00A345ED"/>
    <w:rsid w:val="00A3473D"/>
    <w:rsid w:val="00A34E54"/>
    <w:rsid w:val="00A34E97"/>
    <w:rsid w:val="00A34F5D"/>
    <w:rsid w:val="00A3500C"/>
    <w:rsid w:val="00A352A3"/>
    <w:rsid w:val="00A354C8"/>
    <w:rsid w:val="00A35A7E"/>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B7D"/>
    <w:rsid w:val="00A44BE9"/>
    <w:rsid w:val="00A45485"/>
    <w:rsid w:val="00A45996"/>
    <w:rsid w:val="00A45F1C"/>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39C5"/>
    <w:rsid w:val="00A53B3D"/>
    <w:rsid w:val="00A53E88"/>
    <w:rsid w:val="00A54211"/>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66FE"/>
    <w:rsid w:val="00A668F3"/>
    <w:rsid w:val="00A66CB2"/>
    <w:rsid w:val="00A66D8E"/>
    <w:rsid w:val="00A67404"/>
    <w:rsid w:val="00A67417"/>
    <w:rsid w:val="00A67C8C"/>
    <w:rsid w:val="00A67E44"/>
    <w:rsid w:val="00A67FCB"/>
    <w:rsid w:val="00A700A9"/>
    <w:rsid w:val="00A70240"/>
    <w:rsid w:val="00A70B4C"/>
    <w:rsid w:val="00A715F3"/>
    <w:rsid w:val="00A716A1"/>
    <w:rsid w:val="00A716FD"/>
    <w:rsid w:val="00A719EC"/>
    <w:rsid w:val="00A71AEC"/>
    <w:rsid w:val="00A71BFE"/>
    <w:rsid w:val="00A728C1"/>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92A"/>
    <w:rsid w:val="00A87984"/>
    <w:rsid w:val="00A87A15"/>
    <w:rsid w:val="00A87F15"/>
    <w:rsid w:val="00A9013E"/>
    <w:rsid w:val="00A901D2"/>
    <w:rsid w:val="00A90357"/>
    <w:rsid w:val="00A9038A"/>
    <w:rsid w:val="00A91173"/>
    <w:rsid w:val="00A911C9"/>
    <w:rsid w:val="00A913B5"/>
    <w:rsid w:val="00A92170"/>
    <w:rsid w:val="00A92210"/>
    <w:rsid w:val="00A92F00"/>
    <w:rsid w:val="00A93377"/>
    <w:rsid w:val="00A93428"/>
    <w:rsid w:val="00A93B06"/>
    <w:rsid w:val="00A93E9A"/>
    <w:rsid w:val="00A94289"/>
    <w:rsid w:val="00A94A79"/>
    <w:rsid w:val="00A94B2B"/>
    <w:rsid w:val="00A94CC6"/>
    <w:rsid w:val="00A94EF5"/>
    <w:rsid w:val="00A95521"/>
    <w:rsid w:val="00A959E7"/>
    <w:rsid w:val="00A95A09"/>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5183"/>
    <w:rsid w:val="00AA51DA"/>
    <w:rsid w:val="00AA5EB3"/>
    <w:rsid w:val="00AA5F16"/>
    <w:rsid w:val="00AA621D"/>
    <w:rsid w:val="00AA6409"/>
    <w:rsid w:val="00AA6424"/>
    <w:rsid w:val="00AA6918"/>
    <w:rsid w:val="00AA6A7A"/>
    <w:rsid w:val="00AA7692"/>
    <w:rsid w:val="00AA7746"/>
    <w:rsid w:val="00AA7859"/>
    <w:rsid w:val="00AA7DCB"/>
    <w:rsid w:val="00AB00DB"/>
    <w:rsid w:val="00AB00EE"/>
    <w:rsid w:val="00AB055C"/>
    <w:rsid w:val="00AB06B7"/>
    <w:rsid w:val="00AB090D"/>
    <w:rsid w:val="00AB174E"/>
    <w:rsid w:val="00AB2130"/>
    <w:rsid w:val="00AB2497"/>
    <w:rsid w:val="00AB281B"/>
    <w:rsid w:val="00AB33A4"/>
    <w:rsid w:val="00AB33FC"/>
    <w:rsid w:val="00AB36EC"/>
    <w:rsid w:val="00AB3950"/>
    <w:rsid w:val="00AB4153"/>
    <w:rsid w:val="00AB4689"/>
    <w:rsid w:val="00AB4BA2"/>
    <w:rsid w:val="00AB5082"/>
    <w:rsid w:val="00AB5835"/>
    <w:rsid w:val="00AB5EB5"/>
    <w:rsid w:val="00AB6042"/>
    <w:rsid w:val="00AB678E"/>
    <w:rsid w:val="00AB6E3E"/>
    <w:rsid w:val="00AB6EDA"/>
    <w:rsid w:val="00AB73BC"/>
    <w:rsid w:val="00AB75ED"/>
    <w:rsid w:val="00AB77B7"/>
    <w:rsid w:val="00AC0105"/>
    <w:rsid w:val="00AC0107"/>
    <w:rsid w:val="00AC0275"/>
    <w:rsid w:val="00AC059C"/>
    <w:rsid w:val="00AC0B52"/>
    <w:rsid w:val="00AC0B78"/>
    <w:rsid w:val="00AC0C0B"/>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B6A"/>
    <w:rsid w:val="00AC4B7D"/>
    <w:rsid w:val="00AC4CAC"/>
    <w:rsid w:val="00AC51CA"/>
    <w:rsid w:val="00AC553E"/>
    <w:rsid w:val="00AC5AE7"/>
    <w:rsid w:val="00AC5B1C"/>
    <w:rsid w:val="00AC7BC8"/>
    <w:rsid w:val="00AC7C4F"/>
    <w:rsid w:val="00AD004C"/>
    <w:rsid w:val="00AD019D"/>
    <w:rsid w:val="00AD0901"/>
    <w:rsid w:val="00AD0CF1"/>
    <w:rsid w:val="00AD0E1B"/>
    <w:rsid w:val="00AD12A5"/>
    <w:rsid w:val="00AD1606"/>
    <w:rsid w:val="00AD258C"/>
    <w:rsid w:val="00AD260A"/>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FA0"/>
    <w:rsid w:val="00AE2058"/>
    <w:rsid w:val="00AE2470"/>
    <w:rsid w:val="00AE29FE"/>
    <w:rsid w:val="00AE2CF6"/>
    <w:rsid w:val="00AE3047"/>
    <w:rsid w:val="00AE3B0F"/>
    <w:rsid w:val="00AE3CC7"/>
    <w:rsid w:val="00AE3DC2"/>
    <w:rsid w:val="00AE3FE8"/>
    <w:rsid w:val="00AE405C"/>
    <w:rsid w:val="00AE43B9"/>
    <w:rsid w:val="00AE4CDC"/>
    <w:rsid w:val="00AE4DF3"/>
    <w:rsid w:val="00AE4E66"/>
    <w:rsid w:val="00AE4EA1"/>
    <w:rsid w:val="00AE5054"/>
    <w:rsid w:val="00AE52D7"/>
    <w:rsid w:val="00AE536F"/>
    <w:rsid w:val="00AE54D7"/>
    <w:rsid w:val="00AE564A"/>
    <w:rsid w:val="00AE5917"/>
    <w:rsid w:val="00AE6491"/>
    <w:rsid w:val="00AE67DA"/>
    <w:rsid w:val="00AE6E83"/>
    <w:rsid w:val="00AE7138"/>
    <w:rsid w:val="00AE716F"/>
    <w:rsid w:val="00AE75B2"/>
    <w:rsid w:val="00AE767F"/>
    <w:rsid w:val="00AE78FC"/>
    <w:rsid w:val="00AE7C00"/>
    <w:rsid w:val="00AF0516"/>
    <w:rsid w:val="00AF05B0"/>
    <w:rsid w:val="00AF07C6"/>
    <w:rsid w:val="00AF0E70"/>
    <w:rsid w:val="00AF1730"/>
    <w:rsid w:val="00AF1EDB"/>
    <w:rsid w:val="00AF22A4"/>
    <w:rsid w:val="00AF2857"/>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5D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4E75"/>
    <w:rsid w:val="00B15681"/>
    <w:rsid w:val="00B162C9"/>
    <w:rsid w:val="00B1632F"/>
    <w:rsid w:val="00B1636C"/>
    <w:rsid w:val="00B16942"/>
    <w:rsid w:val="00B16D28"/>
    <w:rsid w:val="00B170F3"/>
    <w:rsid w:val="00B17270"/>
    <w:rsid w:val="00B1760E"/>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BE7"/>
    <w:rsid w:val="00B463C5"/>
    <w:rsid w:val="00B4695C"/>
    <w:rsid w:val="00B46AE8"/>
    <w:rsid w:val="00B471A2"/>
    <w:rsid w:val="00B47573"/>
    <w:rsid w:val="00B47AC8"/>
    <w:rsid w:val="00B47C47"/>
    <w:rsid w:val="00B47D2C"/>
    <w:rsid w:val="00B47FD9"/>
    <w:rsid w:val="00B50003"/>
    <w:rsid w:val="00B500A8"/>
    <w:rsid w:val="00B50310"/>
    <w:rsid w:val="00B510FB"/>
    <w:rsid w:val="00B51937"/>
    <w:rsid w:val="00B51AAD"/>
    <w:rsid w:val="00B51E57"/>
    <w:rsid w:val="00B527E9"/>
    <w:rsid w:val="00B5298E"/>
    <w:rsid w:val="00B52994"/>
    <w:rsid w:val="00B52BE4"/>
    <w:rsid w:val="00B535FA"/>
    <w:rsid w:val="00B5398D"/>
    <w:rsid w:val="00B5422C"/>
    <w:rsid w:val="00B544B9"/>
    <w:rsid w:val="00B5455D"/>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963"/>
    <w:rsid w:val="00B80D64"/>
    <w:rsid w:val="00B81102"/>
    <w:rsid w:val="00B814A9"/>
    <w:rsid w:val="00B81B46"/>
    <w:rsid w:val="00B81C16"/>
    <w:rsid w:val="00B81CFE"/>
    <w:rsid w:val="00B81F81"/>
    <w:rsid w:val="00B82082"/>
    <w:rsid w:val="00B8256E"/>
    <w:rsid w:val="00B82A6C"/>
    <w:rsid w:val="00B833DC"/>
    <w:rsid w:val="00B833F8"/>
    <w:rsid w:val="00B8394D"/>
    <w:rsid w:val="00B83CDC"/>
    <w:rsid w:val="00B840C2"/>
    <w:rsid w:val="00B846C6"/>
    <w:rsid w:val="00B84983"/>
    <w:rsid w:val="00B84F9A"/>
    <w:rsid w:val="00B85907"/>
    <w:rsid w:val="00B85DCD"/>
    <w:rsid w:val="00B85E7A"/>
    <w:rsid w:val="00B85F32"/>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A2C"/>
    <w:rsid w:val="00B96B29"/>
    <w:rsid w:val="00B976A8"/>
    <w:rsid w:val="00B97781"/>
    <w:rsid w:val="00B978BD"/>
    <w:rsid w:val="00B97970"/>
    <w:rsid w:val="00BA0149"/>
    <w:rsid w:val="00BA0542"/>
    <w:rsid w:val="00BA08F2"/>
    <w:rsid w:val="00BA0BC6"/>
    <w:rsid w:val="00BA0DAB"/>
    <w:rsid w:val="00BA0E55"/>
    <w:rsid w:val="00BA0E63"/>
    <w:rsid w:val="00BA0FAD"/>
    <w:rsid w:val="00BA1479"/>
    <w:rsid w:val="00BA1917"/>
    <w:rsid w:val="00BA1ACD"/>
    <w:rsid w:val="00BA1B3C"/>
    <w:rsid w:val="00BA1FE7"/>
    <w:rsid w:val="00BA2141"/>
    <w:rsid w:val="00BA24FF"/>
    <w:rsid w:val="00BA2C4E"/>
    <w:rsid w:val="00BA2DE2"/>
    <w:rsid w:val="00BA301F"/>
    <w:rsid w:val="00BA3E2D"/>
    <w:rsid w:val="00BA4491"/>
    <w:rsid w:val="00BA4BCD"/>
    <w:rsid w:val="00BA4BDD"/>
    <w:rsid w:val="00BA55B5"/>
    <w:rsid w:val="00BA5AAC"/>
    <w:rsid w:val="00BA5C07"/>
    <w:rsid w:val="00BA5E42"/>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C69"/>
    <w:rsid w:val="00BB0DD0"/>
    <w:rsid w:val="00BB1278"/>
    <w:rsid w:val="00BB1373"/>
    <w:rsid w:val="00BB13E3"/>
    <w:rsid w:val="00BB183A"/>
    <w:rsid w:val="00BB20E1"/>
    <w:rsid w:val="00BB24BD"/>
    <w:rsid w:val="00BB2A07"/>
    <w:rsid w:val="00BB2F97"/>
    <w:rsid w:val="00BB31F5"/>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5FB"/>
    <w:rsid w:val="00BD160D"/>
    <w:rsid w:val="00BD1712"/>
    <w:rsid w:val="00BD1C84"/>
    <w:rsid w:val="00BD1D84"/>
    <w:rsid w:val="00BD2619"/>
    <w:rsid w:val="00BD2FA1"/>
    <w:rsid w:val="00BD2FB3"/>
    <w:rsid w:val="00BD33DC"/>
    <w:rsid w:val="00BD3AB4"/>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327"/>
    <w:rsid w:val="00BF78E6"/>
    <w:rsid w:val="00C00121"/>
    <w:rsid w:val="00C002D4"/>
    <w:rsid w:val="00C0056E"/>
    <w:rsid w:val="00C00664"/>
    <w:rsid w:val="00C00693"/>
    <w:rsid w:val="00C006DC"/>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F07"/>
    <w:rsid w:val="00C1162C"/>
    <w:rsid w:val="00C11673"/>
    <w:rsid w:val="00C119F1"/>
    <w:rsid w:val="00C11BB9"/>
    <w:rsid w:val="00C123A0"/>
    <w:rsid w:val="00C12AD4"/>
    <w:rsid w:val="00C12BC3"/>
    <w:rsid w:val="00C12E8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54D"/>
    <w:rsid w:val="00C25D7D"/>
    <w:rsid w:val="00C2603B"/>
    <w:rsid w:val="00C265BE"/>
    <w:rsid w:val="00C267EB"/>
    <w:rsid w:val="00C269AC"/>
    <w:rsid w:val="00C26BDB"/>
    <w:rsid w:val="00C2761E"/>
    <w:rsid w:val="00C27967"/>
    <w:rsid w:val="00C27BEB"/>
    <w:rsid w:val="00C3027F"/>
    <w:rsid w:val="00C30D73"/>
    <w:rsid w:val="00C3151C"/>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A02"/>
    <w:rsid w:val="00C52BD7"/>
    <w:rsid w:val="00C52C69"/>
    <w:rsid w:val="00C5357B"/>
    <w:rsid w:val="00C5385B"/>
    <w:rsid w:val="00C53A02"/>
    <w:rsid w:val="00C53B58"/>
    <w:rsid w:val="00C541C3"/>
    <w:rsid w:val="00C54331"/>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3DD"/>
    <w:rsid w:val="00C67615"/>
    <w:rsid w:val="00C67888"/>
    <w:rsid w:val="00C67BDD"/>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743"/>
    <w:rsid w:val="00C74A73"/>
    <w:rsid w:val="00C750F6"/>
    <w:rsid w:val="00C758FE"/>
    <w:rsid w:val="00C7655E"/>
    <w:rsid w:val="00C76A7E"/>
    <w:rsid w:val="00C76ED2"/>
    <w:rsid w:val="00C775F5"/>
    <w:rsid w:val="00C7775C"/>
    <w:rsid w:val="00C808A1"/>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B68"/>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30C5"/>
    <w:rsid w:val="00CA30F8"/>
    <w:rsid w:val="00CA3431"/>
    <w:rsid w:val="00CA385F"/>
    <w:rsid w:val="00CA3A51"/>
    <w:rsid w:val="00CA3ECC"/>
    <w:rsid w:val="00CA419B"/>
    <w:rsid w:val="00CA4503"/>
    <w:rsid w:val="00CA4FF1"/>
    <w:rsid w:val="00CA51ED"/>
    <w:rsid w:val="00CA5B5D"/>
    <w:rsid w:val="00CA5DF6"/>
    <w:rsid w:val="00CA68A2"/>
    <w:rsid w:val="00CA6E89"/>
    <w:rsid w:val="00CA6EE1"/>
    <w:rsid w:val="00CA6EF5"/>
    <w:rsid w:val="00CA73C8"/>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F1"/>
    <w:rsid w:val="00CB6AD5"/>
    <w:rsid w:val="00CB6D1A"/>
    <w:rsid w:val="00CB72BB"/>
    <w:rsid w:val="00CB7698"/>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C7EA2"/>
    <w:rsid w:val="00CD10FC"/>
    <w:rsid w:val="00CD15DE"/>
    <w:rsid w:val="00CD198D"/>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FB2"/>
    <w:rsid w:val="00CD6290"/>
    <w:rsid w:val="00CD756E"/>
    <w:rsid w:val="00CE023F"/>
    <w:rsid w:val="00CE032D"/>
    <w:rsid w:val="00CE0651"/>
    <w:rsid w:val="00CE0884"/>
    <w:rsid w:val="00CE0F7D"/>
    <w:rsid w:val="00CE1082"/>
    <w:rsid w:val="00CE135F"/>
    <w:rsid w:val="00CE1393"/>
    <w:rsid w:val="00CE1B49"/>
    <w:rsid w:val="00CE1DEB"/>
    <w:rsid w:val="00CE21A8"/>
    <w:rsid w:val="00CE2561"/>
    <w:rsid w:val="00CE259C"/>
    <w:rsid w:val="00CE2EC4"/>
    <w:rsid w:val="00CE301D"/>
    <w:rsid w:val="00CE3854"/>
    <w:rsid w:val="00CE417A"/>
    <w:rsid w:val="00CE45E3"/>
    <w:rsid w:val="00CE49B7"/>
    <w:rsid w:val="00CE4BD4"/>
    <w:rsid w:val="00CE5057"/>
    <w:rsid w:val="00CE58A7"/>
    <w:rsid w:val="00CE5A8F"/>
    <w:rsid w:val="00CE6AB8"/>
    <w:rsid w:val="00CE74A8"/>
    <w:rsid w:val="00CE7925"/>
    <w:rsid w:val="00CE7D6E"/>
    <w:rsid w:val="00CF014D"/>
    <w:rsid w:val="00CF06A5"/>
    <w:rsid w:val="00CF0AE7"/>
    <w:rsid w:val="00CF12DD"/>
    <w:rsid w:val="00CF144C"/>
    <w:rsid w:val="00CF16A6"/>
    <w:rsid w:val="00CF1B9B"/>
    <w:rsid w:val="00CF1EF0"/>
    <w:rsid w:val="00CF213E"/>
    <w:rsid w:val="00CF248B"/>
    <w:rsid w:val="00CF2742"/>
    <w:rsid w:val="00CF2CC7"/>
    <w:rsid w:val="00CF386A"/>
    <w:rsid w:val="00CF3F0D"/>
    <w:rsid w:val="00CF4BF8"/>
    <w:rsid w:val="00CF504D"/>
    <w:rsid w:val="00CF5921"/>
    <w:rsid w:val="00CF5982"/>
    <w:rsid w:val="00CF5A9C"/>
    <w:rsid w:val="00CF5C59"/>
    <w:rsid w:val="00CF5EF6"/>
    <w:rsid w:val="00CF63BE"/>
    <w:rsid w:val="00CF6F82"/>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FFA"/>
    <w:rsid w:val="00D0446F"/>
    <w:rsid w:val="00D046E9"/>
    <w:rsid w:val="00D049E2"/>
    <w:rsid w:val="00D04DE9"/>
    <w:rsid w:val="00D061C1"/>
    <w:rsid w:val="00D062A3"/>
    <w:rsid w:val="00D0687D"/>
    <w:rsid w:val="00D06A0C"/>
    <w:rsid w:val="00D0709D"/>
    <w:rsid w:val="00D07411"/>
    <w:rsid w:val="00D0790B"/>
    <w:rsid w:val="00D07947"/>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2EC"/>
    <w:rsid w:val="00D144DB"/>
    <w:rsid w:val="00D145E2"/>
    <w:rsid w:val="00D14772"/>
    <w:rsid w:val="00D147BD"/>
    <w:rsid w:val="00D148C3"/>
    <w:rsid w:val="00D14D6B"/>
    <w:rsid w:val="00D14DB9"/>
    <w:rsid w:val="00D14DFF"/>
    <w:rsid w:val="00D15169"/>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87A"/>
    <w:rsid w:val="00D22996"/>
    <w:rsid w:val="00D22A01"/>
    <w:rsid w:val="00D22CEA"/>
    <w:rsid w:val="00D236E9"/>
    <w:rsid w:val="00D2388B"/>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27961"/>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5F3"/>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23E9"/>
    <w:rsid w:val="00D423FE"/>
    <w:rsid w:val="00D424EF"/>
    <w:rsid w:val="00D427EE"/>
    <w:rsid w:val="00D434F5"/>
    <w:rsid w:val="00D43F32"/>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20F1"/>
    <w:rsid w:val="00D52B41"/>
    <w:rsid w:val="00D52DBD"/>
    <w:rsid w:val="00D5351D"/>
    <w:rsid w:val="00D53712"/>
    <w:rsid w:val="00D53C14"/>
    <w:rsid w:val="00D544D9"/>
    <w:rsid w:val="00D545A1"/>
    <w:rsid w:val="00D545C5"/>
    <w:rsid w:val="00D54656"/>
    <w:rsid w:val="00D549A6"/>
    <w:rsid w:val="00D54A98"/>
    <w:rsid w:val="00D54C66"/>
    <w:rsid w:val="00D54EF0"/>
    <w:rsid w:val="00D55A05"/>
    <w:rsid w:val="00D560C5"/>
    <w:rsid w:val="00D561A4"/>
    <w:rsid w:val="00D561EA"/>
    <w:rsid w:val="00D56801"/>
    <w:rsid w:val="00D56959"/>
    <w:rsid w:val="00D56969"/>
    <w:rsid w:val="00D56DC5"/>
    <w:rsid w:val="00D575EA"/>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357"/>
    <w:rsid w:val="00D70B0D"/>
    <w:rsid w:val="00D70B62"/>
    <w:rsid w:val="00D70D40"/>
    <w:rsid w:val="00D70FC3"/>
    <w:rsid w:val="00D7183D"/>
    <w:rsid w:val="00D71A7E"/>
    <w:rsid w:val="00D71D69"/>
    <w:rsid w:val="00D71EA8"/>
    <w:rsid w:val="00D71F81"/>
    <w:rsid w:val="00D72001"/>
    <w:rsid w:val="00D7224E"/>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21C3"/>
    <w:rsid w:val="00D823D9"/>
    <w:rsid w:val="00D8249E"/>
    <w:rsid w:val="00D8250D"/>
    <w:rsid w:val="00D82FE5"/>
    <w:rsid w:val="00D837DF"/>
    <w:rsid w:val="00D83A59"/>
    <w:rsid w:val="00D83BED"/>
    <w:rsid w:val="00D83F1C"/>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50E"/>
    <w:rsid w:val="00D8767D"/>
    <w:rsid w:val="00D87A34"/>
    <w:rsid w:val="00D87B0B"/>
    <w:rsid w:val="00D87C8A"/>
    <w:rsid w:val="00D90028"/>
    <w:rsid w:val="00D90265"/>
    <w:rsid w:val="00D907E7"/>
    <w:rsid w:val="00D9118D"/>
    <w:rsid w:val="00D91498"/>
    <w:rsid w:val="00D917C9"/>
    <w:rsid w:val="00D91F51"/>
    <w:rsid w:val="00D92E29"/>
    <w:rsid w:val="00D930E3"/>
    <w:rsid w:val="00D93248"/>
    <w:rsid w:val="00D933B7"/>
    <w:rsid w:val="00D94117"/>
    <w:rsid w:val="00D94786"/>
    <w:rsid w:val="00D948C9"/>
    <w:rsid w:val="00D94959"/>
    <w:rsid w:val="00D949E9"/>
    <w:rsid w:val="00D94DE2"/>
    <w:rsid w:val="00D94E0F"/>
    <w:rsid w:val="00D94E30"/>
    <w:rsid w:val="00D95501"/>
    <w:rsid w:val="00D95603"/>
    <w:rsid w:val="00D96033"/>
    <w:rsid w:val="00D96270"/>
    <w:rsid w:val="00D96594"/>
    <w:rsid w:val="00D96AAA"/>
    <w:rsid w:val="00D96CAB"/>
    <w:rsid w:val="00D96FD1"/>
    <w:rsid w:val="00D970E2"/>
    <w:rsid w:val="00D97821"/>
    <w:rsid w:val="00D97B54"/>
    <w:rsid w:val="00D97E20"/>
    <w:rsid w:val="00DA03FB"/>
    <w:rsid w:val="00DA069E"/>
    <w:rsid w:val="00DA06B0"/>
    <w:rsid w:val="00DA0C0D"/>
    <w:rsid w:val="00DA0CBF"/>
    <w:rsid w:val="00DA0DCA"/>
    <w:rsid w:val="00DA167B"/>
    <w:rsid w:val="00DA1E21"/>
    <w:rsid w:val="00DA211A"/>
    <w:rsid w:val="00DA2425"/>
    <w:rsid w:val="00DA2846"/>
    <w:rsid w:val="00DA2AAC"/>
    <w:rsid w:val="00DA2C74"/>
    <w:rsid w:val="00DA2CCE"/>
    <w:rsid w:val="00DA2D35"/>
    <w:rsid w:val="00DA30EE"/>
    <w:rsid w:val="00DA322D"/>
    <w:rsid w:val="00DA35C2"/>
    <w:rsid w:val="00DA368A"/>
    <w:rsid w:val="00DA476A"/>
    <w:rsid w:val="00DA4ADF"/>
    <w:rsid w:val="00DA4F82"/>
    <w:rsid w:val="00DA521F"/>
    <w:rsid w:val="00DA545F"/>
    <w:rsid w:val="00DA58ED"/>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853"/>
    <w:rsid w:val="00DD490E"/>
    <w:rsid w:val="00DD4A35"/>
    <w:rsid w:val="00DD50C4"/>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F03AD"/>
    <w:rsid w:val="00DF0DA7"/>
    <w:rsid w:val="00DF0F5D"/>
    <w:rsid w:val="00DF1508"/>
    <w:rsid w:val="00DF1AFE"/>
    <w:rsid w:val="00DF203D"/>
    <w:rsid w:val="00DF226C"/>
    <w:rsid w:val="00DF2629"/>
    <w:rsid w:val="00DF275F"/>
    <w:rsid w:val="00DF3489"/>
    <w:rsid w:val="00DF3EBE"/>
    <w:rsid w:val="00DF3F65"/>
    <w:rsid w:val="00DF42BA"/>
    <w:rsid w:val="00DF4570"/>
    <w:rsid w:val="00DF49A9"/>
    <w:rsid w:val="00DF4AD1"/>
    <w:rsid w:val="00DF4E6B"/>
    <w:rsid w:val="00DF616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6D7"/>
    <w:rsid w:val="00E17FBA"/>
    <w:rsid w:val="00E203D4"/>
    <w:rsid w:val="00E205AD"/>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8"/>
    <w:rsid w:val="00E25246"/>
    <w:rsid w:val="00E25739"/>
    <w:rsid w:val="00E25A75"/>
    <w:rsid w:val="00E25F31"/>
    <w:rsid w:val="00E25F60"/>
    <w:rsid w:val="00E260C6"/>
    <w:rsid w:val="00E2625C"/>
    <w:rsid w:val="00E266E6"/>
    <w:rsid w:val="00E269AB"/>
    <w:rsid w:val="00E26BAF"/>
    <w:rsid w:val="00E26F57"/>
    <w:rsid w:val="00E27E06"/>
    <w:rsid w:val="00E30A63"/>
    <w:rsid w:val="00E316E7"/>
    <w:rsid w:val="00E31B81"/>
    <w:rsid w:val="00E32039"/>
    <w:rsid w:val="00E32781"/>
    <w:rsid w:val="00E327DA"/>
    <w:rsid w:val="00E32852"/>
    <w:rsid w:val="00E32A0E"/>
    <w:rsid w:val="00E32DE5"/>
    <w:rsid w:val="00E32F81"/>
    <w:rsid w:val="00E339A9"/>
    <w:rsid w:val="00E33C55"/>
    <w:rsid w:val="00E33DC5"/>
    <w:rsid w:val="00E34295"/>
    <w:rsid w:val="00E3569C"/>
    <w:rsid w:val="00E35AE5"/>
    <w:rsid w:val="00E35BB7"/>
    <w:rsid w:val="00E3618D"/>
    <w:rsid w:val="00E36E81"/>
    <w:rsid w:val="00E3735D"/>
    <w:rsid w:val="00E37439"/>
    <w:rsid w:val="00E374EB"/>
    <w:rsid w:val="00E37543"/>
    <w:rsid w:val="00E375AB"/>
    <w:rsid w:val="00E378E3"/>
    <w:rsid w:val="00E37D00"/>
    <w:rsid w:val="00E40334"/>
    <w:rsid w:val="00E40492"/>
    <w:rsid w:val="00E405BD"/>
    <w:rsid w:val="00E40672"/>
    <w:rsid w:val="00E406A9"/>
    <w:rsid w:val="00E40D01"/>
    <w:rsid w:val="00E40E11"/>
    <w:rsid w:val="00E4115E"/>
    <w:rsid w:val="00E418B4"/>
    <w:rsid w:val="00E4192C"/>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38"/>
    <w:rsid w:val="00E47FB7"/>
    <w:rsid w:val="00E50324"/>
    <w:rsid w:val="00E50563"/>
    <w:rsid w:val="00E50581"/>
    <w:rsid w:val="00E508EB"/>
    <w:rsid w:val="00E509D5"/>
    <w:rsid w:val="00E50E9C"/>
    <w:rsid w:val="00E510AA"/>
    <w:rsid w:val="00E51B04"/>
    <w:rsid w:val="00E51B18"/>
    <w:rsid w:val="00E51D6C"/>
    <w:rsid w:val="00E52063"/>
    <w:rsid w:val="00E52655"/>
    <w:rsid w:val="00E528DE"/>
    <w:rsid w:val="00E52934"/>
    <w:rsid w:val="00E52C66"/>
    <w:rsid w:val="00E52DB0"/>
    <w:rsid w:val="00E52E71"/>
    <w:rsid w:val="00E531FE"/>
    <w:rsid w:val="00E53308"/>
    <w:rsid w:val="00E5377A"/>
    <w:rsid w:val="00E541D5"/>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0CA4"/>
    <w:rsid w:val="00E61948"/>
    <w:rsid w:val="00E61A56"/>
    <w:rsid w:val="00E61E1B"/>
    <w:rsid w:val="00E625D6"/>
    <w:rsid w:val="00E62C7D"/>
    <w:rsid w:val="00E62CB9"/>
    <w:rsid w:val="00E6300F"/>
    <w:rsid w:val="00E6331F"/>
    <w:rsid w:val="00E63401"/>
    <w:rsid w:val="00E63633"/>
    <w:rsid w:val="00E63CDE"/>
    <w:rsid w:val="00E641BD"/>
    <w:rsid w:val="00E641E1"/>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802"/>
    <w:rsid w:val="00E81CDB"/>
    <w:rsid w:val="00E81D53"/>
    <w:rsid w:val="00E81D8F"/>
    <w:rsid w:val="00E81FF5"/>
    <w:rsid w:val="00E820E1"/>
    <w:rsid w:val="00E8229A"/>
    <w:rsid w:val="00E83463"/>
    <w:rsid w:val="00E83899"/>
    <w:rsid w:val="00E83A95"/>
    <w:rsid w:val="00E83EF1"/>
    <w:rsid w:val="00E8444B"/>
    <w:rsid w:val="00E845AA"/>
    <w:rsid w:val="00E84743"/>
    <w:rsid w:val="00E84A57"/>
    <w:rsid w:val="00E84D54"/>
    <w:rsid w:val="00E84D9A"/>
    <w:rsid w:val="00E84DAA"/>
    <w:rsid w:val="00E85120"/>
    <w:rsid w:val="00E8521A"/>
    <w:rsid w:val="00E85489"/>
    <w:rsid w:val="00E8548E"/>
    <w:rsid w:val="00E86004"/>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A0536"/>
    <w:rsid w:val="00EA0A2D"/>
    <w:rsid w:val="00EA1395"/>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622"/>
    <w:rsid w:val="00EA6404"/>
    <w:rsid w:val="00EA6688"/>
    <w:rsid w:val="00EA72A9"/>
    <w:rsid w:val="00EA7621"/>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C0795"/>
    <w:rsid w:val="00EC0C99"/>
    <w:rsid w:val="00EC0F31"/>
    <w:rsid w:val="00EC1CD3"/>
    <w:rsid w:val="00EC2300"/>
    <w:rsid w:val="00EC2883"/>
    <w:rsid w:val="00EC2DEA"/>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C7BD0"/>
    <w:rsid w:val="00ED03D2"/>
    <w:rsid w:val="00ED07CB"/>
    <w:rsid w:val="00ED07FB"/>
    <w:rsid w:val="00ED0B16"/>
    <w:rsid w:val="00ED0B8A"/>
    <w:rsid w:val="00ED0F44"/>
    <w:rsid w:val="00ED10E6"/>
    <w:rsid w:val="00ED1504"/>
    <w:rsid w:val="00ED1597"/>
    <w:rsid w:val="00ED17BB"/>
    <w:rsid w:val="00ED1BF2"/>
    <w:rsid w:val="00ED1C7E"/>
    <w:rsid w:val="00ED22AC"/>
    <w:rsid w:val="00ED2601"/>
    <w:rsid w:val="00ED36D4"/>
    <w:rsid w:val="00ED3D63"/>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D9"/>
    <w:rsid w:val="00EF3A2B"/>
    <w:rsid w:val="00EF406B"/>
    <w:rsid w:val="00EF41F8"/>
    <w:rsid w:val="00EF4A17"/>
    <w:rsid w:val="00EF4CA9"/>
    <w:rsid w:val="00EF4E42"/>
    <w:rsid w:val="00EF5167"/>
    <w:rsid w:val="00EF617B"/>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8BE"/>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0F1"/>
    <w:rsid w:val="00F32160"/>
    <w:rsid w:val="00F32711"/>
    <w:rsid w:val="00F32821"/>
    <w:rsid w:val="00F33093"/>
    <w:rsid w:val="00F33FA8"/>
    <w:rsid w:val="00F348DA"/>
    <w:rsid w:val="00F35152"/>
    <w:rsid w:val="00F3533C"/>
    <w:rsid w:val="00F359BC"/>
    <w:rsid w:val="00F35BB1"/>
    <w:rsid w:val="00F35E31"/>
    <w:rsid w:val="00F35F9C"/>
    <w:rsid w:val="00F367B8"/>
    <w:rsid w:val="00F36AAD"/>
    <w:rsid w:val="00F3716A"/>
    <w:rsid w:val="00F3775A"/>
    <w:rsid w:val="00F37A40"/>
    <w:rsid w:val="00F4025C"/>
    <w:rsid w:val="00F4071F"/>
    <w:rsid w:val="00F41A5A"/>
    <w:rsid w:val="00F41B38"/>
    <w:rsid w:val="00F41BB4"/>
    <w:rsid w:val="00F420AB"/>
    <w:rsid w:val="00F4248D"/>
    <w:rsid w:val="00F4267C"/>
    <w:rsid w:val="00F42C7C"/>
    <w:rsid w:val="00F42E69"/>
    <w:rsid w:val="00F43055"/>
    <w:rsid w:val="00F4348C"/>
    <w:rsid w:val="00F4384C"/>
    <w:rsid w:val="00F43BEF"/>
    <w:rsid w:val="00F43D38"/>
    <w:rsid w:val="00F43ED9"/>
    <w:rsid w:val="00F43FDF"/>
    <w:rsid w:val="00F44321"/>
    <w:rsid w:val="00F44767"/>
    <w:rsid w:val="00F44AB0"/>
    <w:rsid w:val="00F44EC0"/>
    <w:rsid w:val="00F452C5"/>
    <w:rsid w:val="00F45427"/>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29CF"/>
    <w:rsid w:val="00F52A4B"/>
    <w:rsid w:val="00F52AC2"/>
    <w:rsid w:val="00F53A82"/>
    <w:rsid w:val="00F53B7E"/>
    <w:rsid w:val="00F53D09"/>
    <w:rsid w:val="00F53E7A"/>
    <w:rsid w:val="00F54D31"/>
    <w:rsid w:val="00F55669"/>
    <w:rsid w:val="00F5587E"/>
    <w:rsid w:val="00F56178"/>
    <w:rsid w:val="00F56200"/>
    <w:rsid w:val="00F563DF"/>
    <w:rsid w:val="00F56679"/>
    <w:rsid w:val="00F56939"/>
    <w:rsid w:val="00F56CE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2E0"/>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A26"/>
    <w:rsid w:val="00F720A4"/>
    <w:rsid w:val="00F724F2"/>
    <w:rsid w:val="00F726B0"/>
    <w:rsid w:val="00F7287D"/>
    <w:rsid w:val="00F72A25"/>
    <w:rsid w:val="00F72C4F"/>
    <w:rsid w:val="00F72D3A"/>
    <w:rsid w:val="00F732AA"/>
    <w:rsid w:val="00F733D3"/>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70E6"/>
    <w:rsid w:val="00F7716C"/>
    <w:rsid w:val="00F7731E"/>
    <w:rsid w:val="00F77662"/>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70CB"/>
    <w:rsid w:val="00F87127"/>
    <w:rsid w:val="00F87285"/>
    <w:rsid w:val="00F87440"/>
    <w:rsid w:val="00F874B4"/>
    <w:rsid w:val="00F87562"/>
    <w:rsid w:val="00F87894"/>
    <w:rsid w:val="00F87F07"/>
    <w:rsid w:val="00F90C65"/>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467"/>
    <w:rsid w:val="00FB0AEE"/>
    <w:rsid w:val="00FB0B47"/>
    <w:rsid w:val="00FB0C1C"/>
    <w:rsid w:val="00FB1A6C"/>
    <w:rsid w:val="00FB1B07"/>
    <w:rsid w:val="00FB1E88"/>
    <w:rsid w:val="00FB20CC"/>
    <w:rsid w:val="00FB2187"/>
    <w:rsid w:val="00FB26D2"/>
    <w:rsid w:val="00FB28AE"/>
    <w:rsid w:val="00FB2A45"/>
    <w:rsid w:val="00FB2E67"/>
    <w:rsid w:val="00FB2EEC"/>
    <w:rsid w:val="00FB2F15"/>
    <w:rsid w:val="00FB340E"/>
    <w:rsid w:val="00FB39F9"/>
    <w:rsid w:val="00FB413E"/>
    <w:rsid w:val="00FB4A07"/>
    <w:rsid w:val="00FB4C83"/>
    <w:rsid w:val="00FB509C"/>
    <w:rsid w:val="00FB54E3"/>
    <w:rsid w:val="00FB56E4"/>
    <w:rsid w:val="00FB59E8"/>
    <w:rsid w:val="00FB645B"/>
    <w:rsid w:val="00FB69D5"/>
    <w:rsid w:val="00FB7897"/>
    <w:rsid w:val="00FB79A6"/>
    <w:rsid w:val="00FB7EE6"/>
    <w:rsid w:val="00FC0761"/>
    <w:rsid w:val="00FC0B53"/>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E7B"/>
    <w:rsid w:val="00FD011B"/>
    <w:rsid w:val="00FD0419"/>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A1D"/>
    <w:rsid w:val="00FD4E58"/>
    <w:rsid w:val="00FD4EED"/>
    <w:rsid w:val="00FD4F10"/>
    <w:rsid w:val="00FD5107"/>
    <w:rsid w:val="00FD56E7"/>
    <w:rsid w:val="00FD5956"/>
    <w:rsid w:val="00FD5CAE"/>
    <w:rsid w:val="00FD62C4"/>
    <w:rsid w:val="00FD6694"/>
    <w:rsid w:val="00FD6AE1"/>
    <w:rsid w:val="00FD76FE"/>
    <w:rsid w:val="00FD7CA8"/>
    <w:rsid w:val="00FD7CEB"/>
    <w:rsid w:val="00FE0027"/>
    <w:rsid w:val="00FE0CC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AA9"/>
    <w:rsid w:val="00FE6B7C"/>
    <w:rsid w:val="00FE6F9A"/>
    <w:rsid w:val="00FE7214"/>
    <w:rsid w:val="00FE77C3"/>
    <w:rsid w:val="00FE7970"/>
    <w:rsid w:val="00FE7EBE"/>
    <w:rsid w:val="00FF02AF"/>
    <w:rsid w:val="00FF058B"/>
    <w:rsid w:val="00FF0DB3"/>
    <w:rsid w:val="00FF1535"/>
    <w:rsid w:val="00FF1DC1"/>
    <w:rsid w:val="00FF2031"/>
    <w:rsid w:val="00FF3209"/>
    <w:rsid w:val="00FF3431"/>
    <w:rsid w:val="00FF3438"/>
    <w:rsid w:val="00FF3946"/>
    <w:rsid w:val="00FF3A9D"/>
    <w:rsid w:val="00FF3B23"/>
    <w:rsid w:val="00FF3B91"/>
    <w:rsid w:val="00FF43DD"/>
    <w:rsid w:val="00FF4925"/>
    <w:rsid w:val="00FF564E"/>
    <w:rsid w:val="00FF61D1"/>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 w:type="character" w:styleId="UnresolvedMention">
    <w:name w:val="Unresolved Mention"/>
    <w:basedOn w:val="DefaultParagraphFont"/>
    <w:uiPriority w:val="99"/>
    <w:semiHidden/>
    <w:unhideWhenUsed/>
    <w:rsid w:val="009809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hyperlink" Target="https://www.techtarget.com/searchenterpriseai/definition/face-detection#:~:text=Face%20detection%20%2D%2D%20also%20called,human%20faces%20in%20digital%20images"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itpro.com/security/privacy/356882/the-pros-and-cons-of-facial-recognition-technology"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forms.gle/K97FSaHBnQSVDFef9" TargetMode="External"/><Relationship Id="rId25" Type="http://schemas.openxmlformats.org/officeDocument/2006/relationships/hyperlink" Target="https://faq-blog.com/is-summative-or-formative-more-important"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static1.squarespace.com/static/5ade38cf7e3c3a8e0fd03b28/t/5afc377570a6ad438c26e9e3/1526478710344/dipsticks__efficient_ways_to_check_for_understanding___edutopia.pdf"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nobaproject.com/modules/knowledge-emotions-feelings-that-foster-learning-exploring-and-reflectin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edutopia.org/article/8-quick-checks-understanding" TargetMode="External"/><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healthline.com/health/autism/alexithymi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yperlink" Target="https://popia.co.za/section-13-collection-for-specific-purpose/"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6534AD-958F-4BA3-B18B-20F9ED6A1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576</TotalTime>
  <Pages>46</Pages>
  <Words>25148</Words>
  <Characters>143346</Characters>
  <Application>Microsoft Office Word</Application>
  <DocSecurity>0</DocSecurity>
  <Lines>1194</Lines>
  <Paragraphs>3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6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232</cp:revision>
  <cp:lastPrinted>2022-07-21T17:22:00Z</cp:lastPrinted>
  <dcterms:created xsi:type="dcterms:W3CDTF">2022-08-23T08:08:00Z</dcterms:created>
  <dcterms:modified xsi:type="dcterms:W3CDTF">2022-10-01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2dfe296163d36a9a17fcbe87b603cce87acff8a2d38ad9974581f1555639ff</vt:lpwstr>
  </property>
</Properties>
</file>